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9C485F" w14:textId="42C0046D" w:rsidR="00D31504" w:rsidRDefault="00D31504" w:rsidP="00283FF5">
      <w:pPr>
        <w:pStyle w:val="Heading1"/>
        <w:spacing w:line="480" w:lineRule="auto"/>
        <w:rPr>
          <w:ins w:id="0" w:author="Emma Chandler" w:date="2021-03-12T13:13:00Z"/>
          <w:szCs w:val="24"/>
        </w:rPr>
      </w:pPr>
      <w:ins w:id="1" w:author="Emma Chandler" w:date="2021-03-12T13:15:00Z">
        <w:r>
          <w:rPr>
            <w:szCs w:val="24"/>
          </w:rPr>
          <w:t>The timing of snowmel</w:t>
        </w:r>
      </w:ins>
      <w:ins w:id="2" w:author="Emma Chandler" w:date="2021-03-12T13:16:00Z">
        <w:r>
          <w:rPr>
            <w:szCs w:val="24"/>
          </w:rPr>
          <w:t>t and amount of winter precipitation has limited influence on flowering phenology in a tallgrass prairie</w:t>
        </w:r>
      </w:ins>
    </w:p>
    <w:p w14:paraId="35185FA8" w14:textId="6FFCB0F6" w:rsidR="0099352F" w:rsidRDefault="0099352F" w:rsidP="00283FF5">
      <w:pPr>
        <w:pStyle w:val="Heading1"/>
        <w:spacing w:line="480" w:lineRule="auto"/>
        <w:rPr>
          <w:ins w:id="3" w:author="Emma Chandler" w:date="2021-03-12T14:31:00Z"/>
          <w:szCs w:val="24"/>
        </w:rPr>
      </w:pPr>
      <w:ins w:id="4" w:author="Emma Chandler" w:date="2021-03-12T14:30:00Z">
        <w:r>
          <w:rPr>
            <w:szCs w:val="24"/>
          </w:rPr>
          <w:t>Running Title</w:t>
        </w:r>
      </w:ins>
      <w:ins w:id="5" w:author="Emma Chandler" w:date="2021-03-12T14:31:00Z">
        <w:r>
          <w:rPr>
            <w:szCs w:val="24"/>
          </w:rPr>
          <w:t>: Effects of Snow melt on flowering phenology</w:t>
        </w:r>
      </w:ins>
    </w:p>
    <w:p w14:paraId="4C1DBBD0" w14:textId="2DD273AB" w:rsidR="0099352F" w:rsidRPr="0099352F" w:rsidRDefault="0099352F">
      <w:pPr>
        <w:rPr>
          <w:ins w:id="6" w:author="Emma Chandler" w:date="2021-03-12T14:27:00Z"/>
        </w:rPr>
        <w:pPrChange w:id="7" w:author="Emma Chandler" w:date="2021-03-12T14:31:00Z">
          <w:pPr>
            <w:pStyle w:val="Heading1"/>
            <w:spacing w:line="480" w:lineRule="auto"/>
          </w:pPr>
        </w:pPrChange>
      </w:pPr>
      <w:ins w:id="8" w:author="Emma Chandler" w:date="2021-03-12T14:31:00Z">
        <w:r>
          <w:t>Effects of snow on flowe</w:t>
        </w:r>
      </w:ins>
      <w:ins w:id="9" w:author="Emma Chandler" w:date="2021-03-12T14:32:00Z">
        <w:r>
          <w:t>ring phenology</w:t>
        </w:r>
      </w:ins>
    </w:p>
    <w:p w14:paraId="281D303E" w14:textId="7DAC2DED" w:rsidR="0099352F" w:rsidRDefault="0099352F" w:rsidP="00283FF5">
      <w:pPr>
        <w:pStyle w:val="Heading1"/>
        <w:spacing w:line="480" w:lineRule="auto"/>
        <w:rPr>
          <w:ins w:id="10" w:author="Emma Chandler" w:date="2021-03-12T14:32:00Z"/>
          <w:szCs w:val="24"/>
        </w:rPr>
      </w:pPr>
      <w:ins w:id="11" w:author="Emma Chandler" w:date="2021-03-12T14:30:00Z">
        <w:r>
          <w:rPr>
            <w:szCs w:val="24"/>
          </w:rPr>
          <w:t>Keywords</w:t>
        </w:r>
      </w:ins>
    </w:p>
    <w:p w14:paraId="516ACFE3" w14:textId="2AA0E74A" w:rsidR="0099352F" w:rsidRDefault="0099352F" w:rsidP="0099352F">
      <w:pPr>
        <w:rPr>
          <w:ins w:id="12" w:author="Emma Chandler" w:date="2021-03-12T14:32:00Z"/>
        </w:rPr>
      </w:pPr>
      <w:ins w:id="13" w:author="Emma Chandler" w:date="2021-03-12T14:32:00Z">
        <w:r>
          <w:t>Phenology</w:t>
        </w:r>
      </w:ins>
    </w:p>
    <w:p w14:paraId="6D4309C0" w14:textId="1131806A" w:rsidR="0099352F" w:rsidRDefault="0099352F" w:rsidP="0099352F">
      <w:pPr>
        <w:rPr>
          <w:ins w:id="14" w:author="Emma Chandler" w:date="2021-03-12T14:32:00Z"/>
        </w:rPr>
      </w:pPr>
      <w:ins w:id="15" w:author="Emma Chandler" w:date="2021-03-12T14:32:00Z">
        <w:r>
          <w:t>Snow</w:t>
        </w:r>
      </w:ins>
    </w:p>
    <w:p w14:paraId="68FC48E2" w14:textId="65DD2413" w:rsidR="0099352F" w:rsidRDefault="0099352F" w:rsidP="0099352F">
      <w:pPr>
        <w:rPr>
          <w:ins w:id="16" w:author="Emma Chandler" w:date="2021-03-12T14:32:00Z"/>
        </w:rPr>
      </w:pPr>
      <w:ins w:id="17" w:author="Emma Chandler" w:date="2021-03-12T14:32:00Z">
        <w:r>
          <w:t>Structural Equation Modeling</w:t>
        </w:r>
      </w:ins>
    </w:p>
    <w:p w14:paraId="6FBDD13B" w14:textId="6A5B3206" w:rsidR="0099352F" w:rsidRDefault="0099352F" w:rsidP="0099352F">
      <w:pPr>
        <w:rPr>
          <w:ins w:id="18" w:author="Emma Chandler" w:date="2021-03-12T14:32:00Z"/>
        </w:rPr>
      </w:pPr>
      <w:ins w:id="19" w:author="Emma Chandler" w:date="2021-03-12T14:32:00Z">
        <w:r>
          <w:t>Prairie</w:t>
        </w:r>
      </w:ins>
    </w:p>
    <w:p w14:paraId="1592E1AB" w14:textId="46BFE7FA" w:rsidR="0099352F" w:rsidRPr="0099352F" w:rsidRDefault="0099352F">
      <w:pPr>
        <w:rPr>
          <w:ins w:id="20" w:author="Emma Chandler" w:date="2021-03-12T14:30:00Z"/>
        </w:rPr>
        <w:pPrChange w:id="21" w:author="Emma Chandler" w:date="2021-03-12T14:32:00Z">
          <w:pPr>
            <w:pStyle w:val="Heading1"/>
            <w:spacing w:line="480" w:lineRule="auto"/>
          </w:pPr>
        </w:pPrChange>
      </w:pPr>
      <w:ins w:id="22" w:author="Emma Chandler" w:date="2021-03-12T14:33:00Z">
        <w:r>
          <w:t>flowering</w:t>
        </w:r>
      </w:ins>
    </w:p>
    <w:p w14:paraId="5EF2DB81" w14:textId="031A6EE6" w:rsidR="004F73A2" w:rsidRPr="00283FF5" w:rsidRDefault="004F73A2" w:rsidP="00283FF5">
      <w:pPr>
        <w:pStyle w:val="Heading1"/>
        <w:spacing w:line="480" w:lineRule="auto"/>
        <w:rPr>
          <w:szCs w:val="24"/>
        </w:rPr>
      </w:pPr>
      <w:r w:rsidRPr="00283FF5">
        <w:rPr>
          <w:szCs w:val="24"/>
        </w:rPr>
        <w:t>Abstract</w:t>
      </w:r>
    </w:p>
    <w:p w14:paraId="71F48F3D" w14:textId="4F760D0D" w:rsidR="004F73A2" w:rsidRPr="00283FF5" w:rsidRDefault="008A03DE" w:rsidP="00283FF5">
      <w:pPr>
        <w:spacing w:line="480" w:lineRule="auto"/>
        <w:rPr>
          <w:sz w:val="24"/>
          <w:szCs w:val="24"/>
        </w:rPr>
      </w:pPr>
      <w:ins w:id="23" w:author="Emma Chandler" w:date="2021-03-17T08:04:00Z">
        <w:r>
          <w:rPr>
            <w:sz w:val="24"/>
            <w:szCs w:val="24"/>
          </w:rPr>
          <w:tab/>
          <w:t>As climate change</w:t>
        </w:r>
      </w:ins>
      <w:ins w:id="24" w:author="Emma Chandler" w:date="2021-03-17T08:08:00Z">
        <w:r w:rsidR="00612604">
          <w:rPr>
            <w:sz w:val="24"/>
            <w:szCs w:val="24"/>
          </w:rPr>
          <w:t xml:space="preserve">s, phenology </w:t>
        </w:r>
      </w:ins>
      <w:ins w:id="25" w:author="Emma Chandler" w:date="2021-03-17T08:09:00Z">
        <w:r w:rsidR="00612604">
          <w:rPr>
            <w:sz w:val="24"/>
            <w:szCs w:val="24"/>
          </w:rPr>
          <w:t xml:space="preserve">is also shifting. </w:t>
        </w:r>
      </w:ins>
      <w:ins w:id="26" w:author="Emma Chandler" w:date="2021-03-17T08:11:00Z">
        <w:r w:rsidR="00612604">
          <w:rPr>
            <w:sz w:val="24"/>
            <w:szCs w:val="24"/>
          </w:rPr>
          <w:t>Specifically</w:t>
        </w:r>
      </w:ins>
      <w:ins w:id="27" w:author="Emma Chandler" w:date="2021-03-17T08:12:00Z">
        <w:r w:rsidR="00612604">
          <w:rPr>
            <w:sz w:val="24"/>
            <w:szCs w:val="24"/>
          </w:rPr>
          <w:t>,</w:t>
        </w:r>
      </w:ins>
      <w:ins w:id="28" w:author="Emma Chandler" w:date="2021-03-17T08:11:00Z">
        <w:r w:rsidR="00612604">
          <w:rPr>
            <w:sz w:val="24"/>
            <w:szCs w:val="24"/>
          </w:rPr>
          <w:t xml:space="preserve"> flowering p</w:t>
        </w:r>
      </w:ins>
      <w:ins w:id="29" w:author="Emma Chandler" w:date="2021-03-17T08:10:00Z">
        <w:r w:rsidR="00612604">
          <w:rPr>
            <w:sz w:val="24"/>
            <w:szCs w:val="24"/>
          </w:rPr>
          <w:t xml:space="preserve">henology has been largely </w:t>
        </w:r>
      </w:ins>
      <w:ins w:id="30" w:author="Emma Chandler" w:date="2021-03-17T08:11:00Z">
        <w:r w:rsidR="00612604">
          <w:rPr>
            <w:sz w:val="24"/>
            <w:szCs w:val="24"/>
          </w:rPr>
          <w:t xml:space="preserve">connected </w:t>
        </w:r>
      </w:ins>
      <w:ins w:id="31" w:author="Emma Chandler" w:date="2021-03-17T08:12:00Z">
        <w:r w:rsidR="00612604">
          <w:rPr>
            <w:sz w:val="24"/>
            <w:szCs w:val="24"/>
          </w:rPr>
          <w:t xml:space="preserve">to </w:t>
        </w:r>
      </w:ins>
      <w:ins w:id="32" w:author="Emma Chandler" w:date="2021-03-17T08:11:00Z">
        <w:r w:rsidR="00612604">
          <w:rPr>
            <w:sz w:val="24"/>
            <w:szCs w:val="24"/>
          </w:rPr>
          <w:t>temperature changes</w:t>
        </w:r>
      </w:ins>
      <w:ins w:id="33" w:author="Emma Chandler" w:date="2021-03-17T08:12:00Z">
        <w:r w:rsidR="00612604">
          <w:rPr>
            <w:sz w:val="24"/>
            <w:szCs w:val="24"/>
          </w:rPr>
          <w:t xml:space="preserve"> in </w:t>
        </w:r>
      </w:ins>
      <w:ins w:id="34" w:author="Emma Chandler" w:date="2021-03-17T08:17:00Z">
        <w:r w:rsidR="00612604">
          <w:rPr>
            <w:sz w:val="24"/>
            <w:szCs w:val="24"/>
          </w:rPr>
          <w:t xml:space="preserve">temperate </w:t>
        </w:r>
      </w:ins>
      <w:ins w:id="35" w:author="Emma Chandler" w:date="2021-03-17T08:12:00Z">
        <w:r w:rsidR="00612604">
          <w:rPr>
            <w:sz w:val="24"/>
            <w:szCs w:val="24"/>
          </w:rPr>
          <w:t xml:space="preserve">prairies. </w:t>
        </w:r>
      </w:ins>
      <w:ins w:id="36" w:author="Emma Chandler" w:date="2021-03-17T08:11:00Z">
        <w:r w:rsidR="00612604">
          <w:rPr>
            <w:sz w:val="24"/>
            <w:szCs w:val="24"/>
          </w:rPr>
          <w:t xml:space="preserve"> </w:t>
        </w:r>
      </w:ins>
      <w:ins w:id="37" w:author="Emma Chandler" w:date="2021-03-17T08:13:00Z">
        <w:r w:rsidR="00612604">
          <w:rPr>
            <w:sz w:val="24"/>
            <w:szCs w:val="24"/>
          </w:rPr>
          <w:t>However, the response is v</w:t>
        </w:r>
      </w:ins>
      <w:ins w:id="38" w:author="Emma Chandler" w:date="2021-03-17T08:14:00Z">
        <w:r w:rsidR="00612604">
          <w:rPr>
            <w:sz w:val="24"/>
            <w:szCs w:val="24"/>
          </w:rPr>
          <w:t>ariable by species, some species advance flower t</w:t>
        </w:r>
      </w:ins>
      <w:ins w:id="39" w:author="Emma Chandler" w:date="2021-03-17T08:15:00Z">
        <w:r w:rsidR="00612604">
          <w:rPr>
            <w:sz w:val="24"/>
            <w:szCs w:val="24"/>
          </w:rPr>
          <w:t xml:space="preserve">iming while others delay flowering. </w:t>
        </w:r>
      </w:ins>
      <w:ins w:id="40" w:author="Emma Chandler" w:date="2021-03-17T08:16:00Z">
        <w:r w:rsidR="00612604">
          <w:rPr>
            <w:sz w:val="24"/>
            <w:szCs w:val="24"/>
          </w:rPr>
          <w:t xml:space="preserve">Precipitation </w:t>
        </w:r>
      </w:ins>
      <w:ins w:id="41" w:author="Emma Chandler" w:date="2021-03-17T08:17:00Z">
        <w:r w:rsidR="00612604">
          <w:rPr>
            <w:sz w:val="24"/>
            <w:szCs w:val="24"/>
          </w:rPr>
          <w:t>has limited influence on flowering phenology</w:t>
        </w:r>
      </w:ins>
      <w:ins w:id="42" w:author="Emma Chandler" w:date="2021-03-17T08:18:00Z">
        <w:r w:rsidR="00592E3F">
          <w:rPr>
            <w:sz w:val="24"/>
            <w:szCs w:val="24"/>
          </w:rPr>
          <w:t>, which led us to question the effects of winter precipitation on flowering phenology</w:t>
        </w:r>
      </w:ins>
      <w:ins w:id="43" w:author="Emma Chandler" w:date="2021-03-17T08:17:00Z">
        <w:r w:rsidR="00612604">
          <w:rPr>
            <w:sz w:val="24"/>
            <w:szCs w:val="24"/>
          </w:rPr>
          <w:t>.</w:t>
        </w:r>
      </w:ins>
      <w:ins w:id="44" w:author="Emma Chandler" w:date="2021-03-17T08:19:00Z">
        <w:r w:rsidR="00592E3F">
          <w:rPr>
            <w:sz w:val="24"/>
            <w:szCs w:val="24"/>
          </w:rPr>
          <w:t xml:space="preserve"> </w:t>
        </w:r>
      </w:ins>
      <w:ins w:id="45" w:author="Emma Chandler" w:date="2021-03-17T08:20:00Z">
        <w:r w:rsidR="00592E3F">
          <w:rPr>
            <w:sz w:val="24"/>
            <w:szCs w:val="24"/>
          </w:rPr>
          <w:t>We used a long-term data set of flowe</w:t>
        </w:r>
      </w:ins>
      <w:ins w:id="46" w:author="Emma Chandler" w:date="2021-03-17T08:21:00Z">
        <w:r w:rsidR="00592E3F">
          <w:rPr>
            <w:sz w:val="24"/>
            <w:szCs w:val="24"/>
          </w:rPr>
          <w:t>r timing and climatic data to construct a</w:t>
        </w:r>
      </w:ins>
      <w:ins w:id="47" w:author="Emma Chandler" w:date="2021-03-17T08:22:00Z">
        <w:r w:rsidR="00592E3F">
          <w:rPr>
            <w:sz w:val="24"/>
            <w:szCs w:val="24"/>
          </w:rPr>
          <w:t xml:space="preserve"> structural equation model</w:t>
        </w:r>
      </w:ins>
      <w:ins w:id="48" w:author="Emma Chandler" w:date="2021-03-17T08:23:00Z">
        <w:r w:rsidR="00592E3F">
          <w:rPr>
            <w:sz w:val="24"/>
            <w:szCs w:val="24"/>
          </w:rPr>
          <w:t xml:space="preserve">, testing the </w:t>
        </w:r>
      </w:ins>
      <w:ins w:id="49" w:author="Emma Chandler" w:date="2021-03-17T08:24:00Z">
        <w:r w:rsidR="00592E3F">
          <w:rPr>
            <w:sz w:val="24"/>
            <w:szCs w:val="24"/>
          </w:rPr>
          <w:t xml:space="preserve">relationships between winter precipitation variables and flowering phenology. </w:t>
        </w:r>
      </w:ins>
      <w:ins w:id="50" w:author="Emma Chandler" w:date="2021-03-17T08:25:00Z">
        <w:r w:rsidR="00592E3F">
          <w:rPr>
            <w:sz w:val="24"/>
            <w:szCs w:val="24"/>
          </w:rPr>
          <w:t>While temperature had a strong effect on flowering phenolo</w:t>
        </w:r>
      </w:ins>
      <w:ins w:id="51" w:author="Emma Chandler" w:date="2021-03-17T08:26:00Z">
        <w:r w:rsidR="00592E3F">
          <w:rPr>
            <w:sz w:val="24"/>
            <w:szCs w:val="24"/>
          </w:rPr>
          <w:t xml:space="preserve">gy for most species observed, winter precipitation had a significant relationship with only three </w:t>
        </w:r>
      </w:ins>
      <w:ins w:id="52" w:author="Emma Chandler" w:date="2021-03-17T08:27:00Z">
        <w:r w:rsidR="00592E3F">
          <w:rPr>
            <w:sz w:val="24"/>
            <w:szCs w:val="24"/>
          </w:rPr>
          <w:t xml:space="preserve">of nineteen species. </w:t>
        </w:r>
      </w:ins>
      <w:ins w:id="53" w:author="Emma Chandler" w:date="2021-03-17T08:30:00Z">
        <w:r w:rsidR="008E5321">
          <w:rPr>
            <w:sz w:val="24"/>
            <w:szCs w:val="24"/>
          </w:rPr>
          <w:t>The three species affe</w:t>
        </w:r>
      </w:ins>
      <w:ins w:id="54" w:author="Emma Chandler" w:date="2021-03-17T08:31:00Z">
        <w:r w:rsidR="008E5321">
          <w:rPr>
            <w:sz w:val="24"/>
            <w:szCs w:val="24"/>
          </w:rPr>
          <w:t xml:space="preserve">cted by snow were later flowering species which is inconsistent with our prediction that winter precipitation affects early flowering phenology. </w:t>
        </w:r>
      </w:ins>
      <w:ins w:id="55" w:author="Emma Chandler" w:date="2021-03-17T08:29:00Z">
        <w:r w:rsidR="008E5321">
          <w:rPr>
            <w:sz w:val="24"/>
            <w:szCs w:val="24"/>
          </w:rPr>
          <w:t>These results further our understanding of the climatic cues that drive flowering phenology</w:t>
        </w:r>
      </w:ins>
      <w:ins w:id="56" w:author="Emma Chandler" w:date="2021-03-17T08:30:00Z">
        <w:r w:rsidR="008E5321">
          <w:rPr>
            <w:sz w:val="24"/>
            <w:szCs w:val="24"/>
          </w:rPr>
          <w:t xml:space="preserve"> </w:t>
        </w:r>
      </w:ins>
      <w:ins w:id="57" w:author="Emma Chandler" w:date="2021-03-17T08:33:00Z">
        <w:r w:rsidR="008E5321">
          <w:rPr>
            <w:sz w:val="24"/>
            <w:szCs w:val="24"/>
          </w:rPr>
          <w:t>and improve our ability to predict how climate change will impact</w:t>
        </w:r>
      </w:ins>
      <w:ins w:id="58" w:author="Emma Chandler" w:date="2021-03-17T08:34:00Z">
        <w:r w:rsidR="008E5321">
          <w:rPr>
            <w:sz w:val="24"/>
            <w:szCs w:val="24"/>
          </w:rPr>
          <w:t xml:space="preserve"> prairie species. </w:t>
        </w:r>
      </w:ins>
    </w:p>
    <w:p w14:paraId="0F38614B" w14:textId="79E235BB" w:rsidR="004F73A2" w:rsidRPr="00283FF5" w:rsidRDefault="004F73A2" w:rsidP="00283FF5">
      <w:pPr>
        <w:pStyle w:val="Heading1"/>
        <w:spacing w:line="480" w:lineRule="auto"/>
        <w:rPr>
          <w:szCs w:val="24"/>
        </w:rPr>
      </w:pPr>
      <w:r w:rsidRPr="00283FF5">
        <w:rPr>
          <w:szCs w:val="24"/>
        </w:rPr>
        <w:lastRenderedPageBreak/>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w:t>
      </w:r>
      <w:proofErr w:type="spellStart"/>
      <w:r w:rsidR="005163F1">
        <w:rPr>
          <w:sz w:val="24"/>
          <w:szCs w:val="24"/>
        </w:rPr>
        <w:t>Schemske</w:t>
      </w:r>
      <w:proofErr w:type="spellEnd"/>
      <w:r w:rsidR="005163F1">
        <w:rPr>
          <w:sz w:val="24"/>
          <w:szCs w:val="24"/>
        </w:rPr>
        <w:t xml:space="preserv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1838BEB2" w14:textId="5B769067" w:rsidR="0096231C" w:rsidRPr="006B3B70" w:rsidRDefault="009242D1" w:rsidP="006B3B70">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prairies of the 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 xml:space="preserve">(Dunnell and </w:t>
      </w:r>
      <w:r w:rsidR="00FC33F2">
        <w:rPr>
          <w:noProof/>
          <w:sz w:val="24"/>
          <w:szCs w:val="24"/>
        </w:rPr>
        <w:lastRenderedPageBreak/>
        <w:t>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Changes in precipitation patterns have also been predicted as a result of a warming globe. For example, o</w:t>
      </w:r>
      <w:r w:rsidR="00CC45FE" w:rsidRPr="006B3B70">
        <w:rPr>
          <w:sz w:val="24"/>
          <w:szCs w:val="24"/>
        </w:rPr>
        <w:t>verall precipitation is expected to increase in the Midwest</w:t>
      </w:r>
      <w:r w:rsidR="00345FB7" w:rsidRPr="006B3B70">
        <w:rPr>
          <w:sz w:val="24"/>
          <w:szCs w:val="24"/>
        </w:rPr>
        <w:t xml:space="preserve"> </w:t>
      </w:r>
      <w:commentRangeStart w:id="59"/>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commentRangeEnd w:id="59"/>
      <w:r w:rsidR="000553D2">
        <w:rPr>
          <w:rStyle w:val="CommentReference"/>
        </w:rPr>
        <w:commentReference w:id="59"/>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p>
    <w:p w14:paraId="4A3C6016" w14:textId="061E01BB" w:rsidR="0096231C" w:rsidRPr="0080670F" w:rsidRDefault="00DA093F" w:rsidP="0042651D">
      <w:pPr>
        <w:spacing w:line="480" w:lineRule="auto"/>
        <w:ind w:firstLine="360"/>
        <w:rPr>
          <w:sz w:val="24"/>
          <w:szCs w:val="24"/>
        </w:rPr>
      </w:pPr>
      <w:r>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r w:rsidR="0019004D">
        <w:rPr>
          <w:sz w:val="24"/>
          <w:szCs w:val="24"/>
        </w:rPr>
        <w:t>However, when</w:t>
      </w:r>
      <w:r w:rsidR="005C7B79">
        <w:rPr>
          <w:sz w:val="24"/>
          <w:szCs w:val="24"/>
        </w:rPr>
        <w:t xml:space="preserve"> snow melt</w:t>
      </w:r>
      <w:r w:rsidR="0019004D">
        <w:rPr>
          <w:sz w:val="24"/>
          <w:szCs w:val="24"/>
        </w:rPr>
        <w:t>s soil temperature should increase quickly promoting plant growth. In addition, s</w:t>
      </w:r>
      <w:r w:rsidR="005C7B79">
        <w:rPr>
          <w:sz w:val="24"/>
          <w:szCs w:val="24"/>
        </w:rPr>
        <w:t>ubstantial amounts of moisture are released into the soil and supply plants well into the summer.</w:t>
      </w:r>
      <w:r>
        <w:rPr>
          <w:sz w:val="24"/>
          <w:szCs w:val="24"/>
        </w:rPr>
        <w:t xml:space="preserve"> </w:t>
      </w:r>
      <w:r w:rsidR="00CC45FE" w:rsidRPr="0042651D">
        <w:rPr>
          <w:sz w:val="24"/>
          <w:szCs w:val="24"/>
        </w:rPr>
        <w:t xml:space="preserve">Snowpack </w:t>
      </w:r>
      <w:r w:rsidR="005C7B79">
        <w:rPr>
          <w:sz w:val="24"/>
          <w:szCs w:val="24"/>
        </w:rPr>
        <w:t xml:space="preserve">has been found to </w:t>
      </w:r>
      <w:r w:rsidR="00CC45FE" w:rsidRPr="0042651D">
        <w:rPr>
          <w:sz w:val="24"/>
          <w:szCs w:val="24"/>
        </w:rPr>
        <w:t>alter flowering phenology in montane and tundra species</w:t>
      </w:r>
      <w:r w:rsidR="004024BD">
        <w:rPr>
          <w:sz w:val="24"/>
          <w:szCs w:val="24"/>
        </w:rPr>
        <w:t>. Inouye et al. (2002) 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 xml:space="preserve">Delphinium </w:t>
      </w:r>
      <w:proofErr w:type="spellStart"/>
      <w:r w:rsidR="0080670F">
        <w:rPr>
          <w:i/>
          <w:iCs/>
          <w:sz w:val="24"/>
          <w:szCs w:val="24"/>
        </w:rPr>
        <w:t>barbeyi</w:t>
      </w:r>
      <w:proofErr w:type="spellEnd"/>
      <w:r w:rsidR="0080670F">
        <w:rPr>
          <w:sz w:val="24"/>
          <w:szCs w:val="24"/>
        </w:rPr>
        <w:t>, a subalpine speci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Inouye&lt;/Author&gt;&lt;Year&gt;2002&lt;/Year&gt;&lt;IDText&gt;Variation in timing and abundance of flowering by Delphinium barbeyi Huth (Ranunculaceae): the roles of snowpack, frost, and La Nina, in the context of climate change&lt;/IDText&gt;&lt;DisplayText&gt;(Inouye, Morales and Dodge 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FC33F2">
        <w:rPr>
          <w:sz w:val="24"/>
          <w:szCs w:val="24"/>
        </w:rPr>
        <w:fldChar w:fldCharType="separate"/>
      </w:r>
      <w:r w:rsidR="00FC33F2">
        <w:rPr>
          <w:noProof/>
          <w:sz w:val="24"/>
          <w:szCs w:val="24"/>
        </w:rPr>
        <w:t>(Inouye, Morales and Dodge 2002)</w:t>
      </w:r>
      <w:r w:rsidR="00FC33F2">
        <w:rPr>
          <w:sz w:val="24"/>
          <w:szCs w:val="24"/>
        </w:rPr>
        <w:fldChar w:fldCharType="end"/>
      </w:r>
      <w:r w:rsidR="0080670F">
        <w:rPr>
          <w:sz w:val="24"/>
          <w:szCs w:val="24"/>
        </w:rPr>
        <w:t>.</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2015) 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FC33F2">
        <w:rPr>
          <w:sz w:val="24"/>
          <w:szCs w:val="24"/>
        </w:rPr>
        <w:fldChar w:fldCharType="separate"/>
      </w:r>
      <w:r w:rsidR="00FC33F2">
        <w:rPr>
          <w:noProof/>
          <w:sz w:val="24"/>
          <w:szCs w:val="24"/>
        </w:rPr>
        <w:t>(Bjorkman et al. 2015)</w:t>
      </w:r>
      <w:r w:rsidR="00FC33F2">
        <w:rPr>
          <w:sz w:val="24"/>
          <w:szCs w:val="24"/>
        </w:rPr>
        <w:fldChar w:fldCharType="end"/>
      </w:r>
      <w:r w:rsidR="00701E68">
        <w:rPr>
          <w:sz w:val="24"/>
          <w:szCs w:val="24"/>
        </w:rPr>
        <w:t>.</w:t>
      </w:r>
    </w:p>
    <w:p w14:paraId="6591A141" w14:textId="4120E34E" w:rsidR="0042651D" w:rsidRDefault="00701E68" w:rsidP="0042651D">
      <w:pPr>
        <w:spacing w:line="480" w:lineRule="auto"/>
        <w:ind w:firstLine="360"/>
        <w:rPr>
          <w:rFonts w:cs="Times New Roman"/>
          <w:sz w:val="24"/>
          <w:szCs w:val="24"/>
        </w:rPr>
      </w:pPr>
      <w:r>
        <w:rPr>
          <w:sz w:val="24"/>
          <w:szCs w:val="24"/>
        </w:rPr>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from our understanding, no studies have been conducted on the effects of snowpack on the flowering of prairie species.</w:t>
      </w:r>
      <w:r w:rsidR="0042651D">
        <w:rPr>
          <w:sz w:val="24"/>
          <w:szCs w:val="24"/>
        </w:rPr>
        <w:t xml:space="preserve"> T</w:t>
      </w:r>
      <w:r w:rsidR="00532821">
        <w:rPr>
          <w:sz w:val="24"/>
          <w:szCs w:val="24"/>
        </w:rPr>
        <w:t xml:space="preserve">his study examines the effect that </w:t>
      </w:r>
      <w:r w:rsidR="00532821">
        <w:rPr>
          <w:sz w:val="24"/>
          <w:szCs w:val="24"/>
        </w:rPr>
        <w:lastRenderedPageBreak/>
        <w:t xml:space="preserve">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1E6E31CA" w:rsidR="004F73A2" w:rsidRPr="00283FF5" w:rsidRDefault="004F73A2" w:rsidP="00283FF5">
      <w:pPr>
        <w:spacing w:after="0" w:line="480" w:lineRule="auto"/>
        <w:ind w:firstLine="720"/>
        <w:rPr>
          <w:sz w:val="24"/>
          <w:szCs w:val="24"/>
        </w:rPr>
      </w:pPr>
      <w:r w:rsidRPr="00283FF5">
        <w:rPr>
          <w:sz w:val="24"/>
          <w:szCs w:val="24"/>
        </w:rPr>
        <w:t>We</w:t>
      </w:r>
      <w:ins w:id="60" w:author="Emma Chandler" w:date="2021-03-12T13:29:00Z">
        <w:r w:rsidR="0019004D">
          <w:rPr>
            <w:sz w:val="24"/>
            <w:szCs w:val="24"/>
          </w:rPr>
          <w:t xml:space="preserve"> </w:t>
        </w:r>
      </w:ins>
      <w:del w:id="61" w:author="Emma Chandler" w:date="2021-03-12T13:29:00Z">
        <w:r w:rsidRPr="00283FF5" w:rsidDel="0019004D">
          <w:rPr>
            <w:sz w:val="24"/>
            <w:szCs w:val="24"/>
          </w:rPr>
          <w:delText xml:space="preserve"> </w:delText>
        </w:r>
      </w:del>
      <w:r w:rsidRPr="00283FF5">
        <w:rPr>
          <w:sz w:val="24"/>
          <w:szCs w:val="24"/>
        </w:rPr>
        <w:t xml:space="preserve">used historical data collected by O.A. Stevens and </w:t>
      </w:r>
      <w:commentRangeStart w:id="62"/>
      <w:r w:rsidR="00283FF5">
        <w:rPr>
          <w:sz w:val="24"/>
          <w:szCs w:val="24"/>
        </w:rPr>
        <w:t>SET</w:t>
      </w:r>
      <w:commentRangeEnd w:id="62"/>
      <w:r w:rsidR="00CC579C">
        <w:rPr>
          <w:rStyle w:val="CommentReference"/>
        </w:rPr>
        <w:commentReference w:id="62"/>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11"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plant species analyzed </w:t>
      </w:r>
      <w:r w:rsidR="00283FF5">
        <w:rPr>
          <w:sz w:val="24"/>
          <w:szCs w:val="24"/>
        </w:rPr>
        <w:t xml:space="preserve">in this study </w:t>
      </w:r>
      <w:r w:rsidRPr="00283FF5">
        <w:rPr>
          <w:sz w:val="24"/>
          <w:szCs w:val="24"/>
        </w:rPr>
        <w:t xml:space="preserve">were limited to those that met a series of minimum data 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0478DA65" w:rsidR="004F73A2" w:rsidRPr="00283FF5" w:rsidRDefault="004F73A2" w:rsidP="00283FF5">
      <w:pPr>
        <w:spacing w:line="480" w:lineRule="auto"/>
        <w:ind w:firstLine="720"/>
        <w:rPr>
          <w:sz w:val="24"/>
          <w:szCs w:val="24"/>
        </w:rPr>
      </w:pPr>
      <w:r w:rsidRPr="00283FF5">
        <w:rPr>
          <w:sz w:val="24"/>
          <w:szCs w:val="24"/>
        </w:rPr>
        <w:lastRenderedPageBreak/>
        <w:t>In order to quantify different environmental variables related to annual climate patterns, we used daily climate data collected in Fargo, North Dakota, USA, as part of the National Atmospheric and Oceanic Administration (NOAA) National Climatic Data Center (NCDC) observing network (</w:t>
      </w:r>
      <w:commentRangeStart w:id="63"/>
      <w:r w:rsidRPr="00283FF5">
        <w:rPr>
          <w:sz w:val="24"/>
          <w:szCs w:val="24"/>
        </w:rPr>
        <w:t>http://www.ncdc.noaa.gov/oa/ncdc.html</w:t>
      </w:r>
      <w:commentRangeEnd w:id="63"/>
      <w:r w:rsidR="00FC33F2">
        <w:rPr>
          <w:rStyle w:val="CommentReference"/>
        </w:rPr>
        <w:commentReference w:id="63"/>
      </w:r>
      <w:r w:rsidRPr="00283FF5">
        <w:rPr>
          <w:sz w:val="24"/>
          <w:szCs w:val="24"/>
        </w:rPr>
        <w:t>).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t xml:space="preserve">Climate </w:t>
      </w:r>
      <w:r w:rsidR="004F73A2" w:rsidRPr="00283FF5">
        <w:rPr>
          <w:szCs w:val="24"/>
        </w:rPr>
        <w:t>Variables</w:t>
      </w:r>
    </w:p>
    <w:p w14:paraId="123963F9" w14:textId="331ED075"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t>
      </w:r>
      <w:del w:id="64" w:author="Emma Chandler" w:date="2021-03-12T13:31:00Z">
        <w:r w:rsidRPr="00283FF5" w:rsidDel="0019004D">
          <w:rPr>
            <w:sz w:val="24"/>
            <w:szCs w:val="24"/>
          </w:rPr>
          <w:delText xml:space="preserve"> </w:delText>
        </w:r>
      </w:del>
      <w:r w:rsidRPr="00283FF5">
        <w:rPr>
          <w:sz w:val="24"/>
          <w:szCs w:val="24"/>
        </w:rPr>
        <w:t xml:space="preserve">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plains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35344E81" w:rsidR="004F73A2" w:rsidRDefault="004F73A2" w:rsidP="00283FF5">
      <w:pPr>
        <w:spacing w:line="480" w:lineRule="auto"/>
        <w:ind w:firstLine="720"/>
        <w:rPr>
          <w:sz w:val="24"/>
          <w:szCs w:val="24"/>
        </w:rPr>
      </w:pPr>
      <w:r w:rsidRPr="00283FF5">
        <w:rPr>
          <w:sz w:val="24"/>
          <w:szCs w:val="24"/>
        </w:rPr>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w:t>
      </w:r>
      <w:r w:rsidRPr="00283FF5">
        <w:rPr>
          <w:sz w:val="24"/>
          <w:szCs w:val="24"/>
        </w:rPr>
        <w:lastRenderedPageBreak/>
        <w:t xml:space="preserve">or the day of the year when snowpack first reached zero. A </w:t>
      </w:r>
      <w:commentRangeStart w:id="65"/>
      <w:r w:rsidRPr="00283FF5">
        <w:rPr>
          <w:sz w:val="24"/>
          <w:szCs w:val="24"/>
        </w:rPr>
        <w:t xml:space="preserve">couple records </w:t>
      </w:r>
      <w:commentRangeEnd w:id="65"/>
      <w:r w:rsidR="0019004D">
        <w:rPr>
          <w:rStyle w:val="CommentReference"/>
        </w:rPr>
        <w:commentReference w:id="65"/>
      </w:r>
      <w:r w:rsidRPr="00283FF5">
        <w:rPr>
          <w:sz w:val="24"/>
          <w:szCs w:val="24"/>
        </w:rPr>
        <w:t xml:space="preserve">indicated a short period, one to two days,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 xml:space="preserve">with </w:t>
      </w:r>
      <w:proofErr w:type="spellStart"/>
      <w:r w:rsidR="00F70C5E">
        <w:rPr>
          <w:sz w:val="24"/>
          <w:szCs w:val="24"/>
        </w:rPr>
        <w:t>snowpack</w:t>
      </w:r>
      <w:r w:rsidR="00532120">
        <w:rPr>
          <w:sz w:val="24"/>
          <w:szCs w:val="24"/>
        </w:rPr>
        <w:t>s</w:t>
      </w:r>
      <w:proofErr w:type="spellEnd"/>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00F914A9" w:rsidRPr="00283FF5">
        <w:rPr>
          <w:sz w:val="24"/>
          <w:szCs w:val="24"/>
        </w:rPr>
        <w:t xml:space="preserve">SPDX values </w:t>
      </w:r>
      <w:r w:rsidR="00F914A9">
        <w:rPr>
          <w:sz w:val="24"/>
          <w:szCs w:val="24"/>
        </w:rPr>
        <w:t>increase 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2047ABFD"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del w:id="66" w:author="Emma Chandler" w:date="2021-03-12T13:56:00Z">
        <w:r w:rsidR="00EB1078" w:rsidDel="00502FF4">
          <w:rPr>
            <w:sz w:val="24"/>
            <w:szCs w:val="24"/>
          </w:rPr>
          <w:fldChar w:fldCharType="begin"/>
        </w:r>
      </w:del>
      <w:r w:rsidR="00502FF4">
        <w:rPr>
          <w:sz w:val="24"/>
          <w:szCs w:val="24"/>
        </w:rPr>
        <w:instrText xml:space="preserve"> ADDIN EN.CITE &lt;EndNote&gt;&lt;Cite&gt;&lt;Author&gt;Grace&lt;/Author&gt;&lt;Year&gt;2007&lt;/Year&gt;&lt;IDText&gt;Structural Equation Modeling and Natural Systems&lt;/IDText&gt;&lt;DisplayText&gt;(Grace 2007, Grace 2006)&lt;/DisplayText&gt;&lt;record&gt;&lt;isbn&gt;0006-341X&lt;/isbn&gt;&lt;titles&gt;&lt;title&gt;Structural Equation Modeling and Natural Systems&lt;/title&gt;&lt;secondary-title&gt;Biometrics&lt;/secondary-title&gt;&lt;/titles&gt;&lt;contributors&gt;&lt;authors&gt;&lt;author&gt;Grace, J.B.&lt;/author&gt;&lt;/authors&gt;&lt;/contributors&gt;&lt;added-date format="utc"&gt;1615578614&lt;/added-date&gt;&lt;pub-location&gt;Cambridge, U.K.&lt;/pub-location&gt;&lt;ref-type name="Book"&gt;6&lt;/ref-type&gt;&lt;dates&gt;&lt;year&gt;2007&lt;/year&gt;&lt;/dates&gt;&lt;rec-number&gt;670&lt;/rec-number&gt;&lt;publisher&gt;Cambridge University Press&lt;/publisher&gt;&lt;last-updated-date format="utc"&gt;1615578773&lt;/last-updated-date&gt;&lt;electronic-resource-num&gt;10.1111/j.1541-0420.2007.00856_13.x&lt;/electronic-resource-num&gt;&lt;volume&gt;63&lt;/volume&gt;&lt;/record&gt;&lt;/Cite&gt;&lt;Cite&gt;&lt;Author&gt;Grace&lt;/Author&gt;&lt;Year&gt;2006&lt;/Year&gt;&lt;IDText&gt;Structural Equation Modeling and Natural Systems&lt;/ID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del w:id="67" w:author="Emma Chandler" w:date="2021-03-12T13:56:00Z">
        <w:r w:rsidR="00EB1078" w:rsidDel="00502FF4">
          <w:rPr>
            <w:sz w:val="24"/>
            <w:szCs w:val="24"/>
          </w:rPr>
          <w:fldChar w:fldCharType="separate"/>
        </w:r>
      </w:del>
      <w:r w:rsidR="00502FF4">
        <w:rPr>
          <w:noProof/>
          <w:sz w:val="24"/>
          <w:szCs w:val="24"/>
        </w:rPr>
        <w:t>(Grac</w:t>
      </w:r>
      <w:del w:id="68" w:author="Emma Chandler" w:date="2021-03-12T13:56:00Z">
        <w:r w:rsidR="00502FF4" w:rsidDel="00502FF4">
          <w:rPr>
            <w:noProof/>
            <w:sz w:val="24"/>
            <w:szCs w:val="24"/>
          </w:rPr>
          <w:delText>e 2007</w:delText>
        </w:r>
      </w:del>
      <w:r w:rsidR="00502FF4">
        <w:rPr>
          <w:noProof/>
          <w:sz w:val="24"/>
          <w:szCs w:val="24"/>
        </w:rPr>
        <w:t>, Grace 2006)</w:t>
      </w:r>
      <w:del w:id="69" w:author="Emma Chandler" w:date="2021-03-12T13:56:00Z">
        <w:r w:rsidR="00EB1078" w:rsidDel="00502FF4">
          <w:rPr>
            <w:sz w:val="24"/>
            <w:szCs w:val="24"/>
          </w:rPr>
          <w:fldChar w:fldCharType="end"/>
        </w:r>
      </w:del>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w:t>
      </w:r>
      <w:commentRangeStart w:id="70"/>
      <w:r w:rsidR="004F73A2" w:rsidRPr="00283FF5">
        <w:rPr>
          <w:sz w:val="24"/>
          <w:szCs w:val="24"/>
        </w:rPr>
        <w:t xml:space="preserve">the </w:t>
      </w:r>
      <w:proofErr w:type="spellStart"/>
      <w:r w:rsidR="004F73A2" w:rsidRPr="00283FF5">
        <w:rPr>
          <w:i/>
          <w:iCs/>
          <w:sz w:val="24"/>
          <w:szCs w:val="24"/>
        </w:rPr>
        <w:t>lavaan</w:t>
      </w:r>
      <w:proofErr w:type="spellEnd"/>
      <w:r w:rsidR="004F73A2" w:rsidRPr="00283FF5">
        <w:rPr>
          <w:sz w:val="24"/>
          <w:szCs w:val="24"/>
        </w:rPr>
        <w:t xml:space="preserve"> package </w:t>
      </w:r>
      <w:commentRangeEnd w:id="70"/>
      <w:r w:rsidR="00895FF2" w:rsidRPr="00283FF5">
        <w:rPr>
          <w:rStyle w:val="CommentReference"/>
          <w:sz w:val="24"/>
          <w:szCs w:val="24"/>
        </w:rPr>
        <w:commentReference w:id="70"/>
      </w:r>
      <w:commentRangeStart w:id="72"/>
      <w:r w:rsidR="004F73A2" w:rsidRPr="00283FF5">
        <w:rPr>
          <w:sz w:val="24"/>
          <w:szCs w:val="24"/>
        </w:rPr>
        <w:t xml:space="preserve">in R </w:t>
      </w:r>
      <w:r w:rsidR="002B392A">
        <w:rPr>
          <w:sz w:val="24"/>
          <w:szCs w:val="24"/>
        </w:rPr>
        <w:t xml:space="preserve">to </w:t>
      </w:r>
      <w:commentRangeEnd w:id="72"/>
      <w:r w:rsidR="00502FF4">
        <w:rPr>
          <w:rStyle w:val="CommentReference"/>
        </w:rPr>
        <w:commentReference w:id="72"/>
      </w:r>
      <w:r w:rsidR="002B392A">
        <w:rPr>
          <w:sz w:val="24"/>
          <w:szCs w:val="24"/>
        </w:rPr>
        <w:t>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w:t>
      </w:r>
      <w:commentRangeStart w:id="73"/>
      <w:r w:rsidR="002B392A">
        <w:rPr>
          <w:sz w:val="24"/>
          <w:szCs w:val="24"/>
        </w:rPr>
        <w:t>Fig. 1</w:t>
      </w:r>
      <w:commentRangeEnd w:id="73"/>
      <w:r w:rsidR="004D42B2">
        <w:rPr>
          <w:rStyle w:val="CommentReference"/>
        </w:rPr>
        <w:commentReference w:id="73"/>
      </w:r>
      <w:r w:rsidR="002B392A">
        <w:rPr>
          <w:sz w:val="24"/>
          <w:szCs w:val="24"/>
        </w:rPr>
        <w:t>)</w:t>
      </w:r>
      <w:r w:rsidR="004F73A2" w:rsidRPr="00283FF5">
        <w:rPr>
          <w:sz w:val="24"/>
          <w:szCs w:val="24"/>
        </w:rPr>
        <w:t>.</w:t>
      </w:r>
      <w:r w:rsidR="002B392A">
        <w:rPr>
          <w:sz w:val="24"/>
          <w:szCs w:val="24"/>
        </w:rPr>
        <w:t xml:space="preserve"> The assumption was </w:t>
      </w:r>
      <w:r w:rsidR="002B392A">
        <w:rPr>
          <w:sz w:val="24"/>
          <w:szCs w:val="24"/>
        </w:rPr>
        <w:lastRenderedPageBreak/>
        <w:t>that FFD could have direct and indirect effects from both temperature (AGDU) and winter snowfall (TSNOW)</w:t>
      </w:r>
      <w:ins w:id="74" w:author="Emma Chandler" w:date="2021-02-28T21:27:00Z">
        <w:r w:rsidR="00532120">
          <w:rPr>
            <w:sz w:val="24"/>
            <w:szCs w:val="24"/>
          </w:rPr>
          <w:t>,</w:t>
        </w:r>
      </w:ins>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w:t>
      </w:r>
      <w:del w:id="75" w:author="Emma Chandler" w:date="2021-02-27T09:03:00Z">
        <w:r w:rsidR="00A24BE4" w:rsidDel="005C7B79">
          <w:rPr>
            <w:sz w:val="24"/>
            <w:szCs w:val="24"/>
          </w:rPr>
          <w:delText xml:space="preserve"> </w:delText>
        </w:r>
      </w:del>
      <w:r w:rsidR="004F73A2" w:rsidRPr="00283FF5">
        <w:rPr>
          <w:sz w:val="24"/>
          <w:szCs w:val="24"/>
        </w:rPr>
        <w:t xml:space="preserve">.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xml:space="preserve">, we applied full information maximum </w:t>
      </w:r>
      <w:commentRangeStart w:id="76"/>
      <w:r w:rsidR="004F73A2" w:rsidRPr="00283FF5">
        <w:rPr>
          <w:sz w:val="24"/>
          <w:szCs w:val="24"/>
        </w:rPr>
        <w:t xml:space="preserve">likelihood (FIML) </w:t>
      </w:r>
      <w:commentRangeEnd w:id="76"/>
      <w:r w:rsidR="00895FF2" w:rsidRPr="00283FF5">
        <w:rPr>
          <w:rStyle w:val="CommentReference"/>
          <w:sz w:val="24"/>
          <w:szCs w:val="24"/>
        </w:rPr>
        <w:commentReference w:id="76"/>
      </w:r>
      <w:r w:rsidR="004F73A2" w:rsidRPr="00283FF5">
        <w:rPr>
          <w:sz w:val="24"/>
          <w:szCs w:val="24"/>
        </w:rPr>
        <w:t>estimation</w:t>
      </w:r>
      <w:r w:rsidR="00B22176">
        <w:rPr>
          <w:sz w:val="24"/>
          <w:szCs w:val="24"/>
        </w:rPr>
        <w:t xml:space="preserve"> to determine path coefficients and model statistics</w:t>
      </w:r>
      <w:r w:rsidR="004F73A2" w:rsidRPr="00283FF5">
        <w:rPr>
          <w:sz w:val="24"/>
          <w:szCs w:val="24"/>
        </w:rPr>
        <w:t xml:space="preserve">. </w:t>
      </w:r>
      <w:del w:id="78" w:author="Emma Chandler" w:date="2021-02-28T21:27:00Z">
        <w:r w:rsidR="004F73A2" w:rsidRPr="00283FF5" w:rsidDel="00532120">
          <w:rPr>
            <w:sz w:val="24"/>
            <w:szCs w:val="24"/>
          </w:rPr>
          <w:delText xml:space="preserve"> </w:delText>
        </w:r>
      </w:del>
      <w:r w:rsidR="004F73A2" w:rsidRPr="00283FF5">
        <w:rPr>
          <w:sz w:val="24"/>
          <w:szCs w:val="24"/>
        </w:rPr>
        <w:t xml:space="preserve">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r>
        <w:rPr>
          <w:sz w:val="24"/>
          <w:szCs w:val="24"/>
        </w:rPr>
        <w:t xml:space="preserve">In order to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proofErr w:type="spellStart"/>
      <w:r w:rsidR="005F1ACF" w:rsidRPr="00502FF4">
        <w:rPr>
          <w:i/>
          <w:iCs/>
          <w:sz w:val="24"/>
          <w:szCs w:val="24"/>
        </w:rPr>
        <w:t>lavaan</w:t>
      </w:r>
      <w:proofErr w:type="spellEnd"/>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68E997C4"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included early, mid, and late spring flowering species (Fig. </w:t>
      </w:r>
      <w:commentRangeStart w:id="79"/>
      <w:r w:rsidRPr="00283FF5">
        <w:rPr>
          <w:sz w:val="24"/>
          <w:szCs w:val="24"/>
        </w:rPr>
        <w:t>X</w:t>
      </w:r>
      <w:commentRangeEnd w:id="79"/>
      <w:r w:rsidR="001D1E9C">
        <w:rPr>
          <w:rStyle w:val="CommentReference"/>
        </w:rPr>
        <w:commentReference w:id="79"/>
      </w:r>
      <w:r w:rsidRPr="00283FF5">
        <w:rPr>
          <w:sz w:val="24"/>
          <w:szCs w:val="24"/>
        </w:rPr>
        <w:t>)</w:t>
      </w:r>
      <w:r w:rsidR="00A04784">
        <w:rPr>
          <w:sz w:val="24"/>
          <w:szCs w:val="24"/>
        </w:rPr>
        <w:t>1)</w:t>
      </w:r>
    </w:p>
    <w:p w14:paraId="7DECF81F" w14:textId="5EB322E3" w:rsidR="009C0FB2" w:rsidRPr="00283FF5" w:rsidRDefault="009C0FB2" w:rsidP="00283FF5">
      <w:pPr>
        <w:pStyle w:val="Heading2"/>
        <w:spacing w:line="480" w:lineRule="auto"/>
        <w:rPr>
          <w:szCs w:val="24"/>
        </w:rPr>
      </w:pPr>
      <w:r w:rsidRPr="00283FF5">
        <w:rPr>
          <w:szCs w:val="24"/>
        </w:rPr>
        <w:lastRenderedPageBreak/>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7484C8A1"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squared statistic</w:t>
      </w:r>
      <w:r w:rsidR="006A2E49">
        <w:rPr>
          <w:sz w:val="24"/>
          <w:szCs w:val="24"/>
        </w:rPr>
        <w:t xml:space="preserve"> estimating goodness </w:t>
      </w:r>
      <w:commentRangeStart w:id="80"/>
      <w:r w:rsidR="006A2E49" w:rsidRPr="00207D2B">
        <w:rPr>
          <w:sz w:val="24"/>
          <w:szCs w:val="24"/>
          <w:highlight w:val="yellow"/>
          <w:rPrChange w:id="81" w:author="Emma Chandler" w:date="2021-03-12T14:08:00Z">
            <w:rPr>
              <w:sz w:val="24"/>
              <w:szCs w:val="24"/>
            </w:rPr>
          </w:rPrChange>
        </w:rPr>
        <w:t>of fit</w:t>
      </w:r>
      <w:r w:rsidR="00207D2B" w:rsidRPr="00207D2B">
        <w:rPr>
          <w:sz w:val="24"/>
          <w:szCs w:val="24"/>
          <w:highlight w:val="yellow"/>
          <w:rPrChange w:id="82" w:author="Emma Chandler" w:date="2021-03-12T14:08:00Z">
            <w:rPr>
              <w:sz w:val="24"/>
              <w:szCs w:val="24"/>
            </w:rPr>
          </w:rPrChange>
        </w:rPr>
        <w:t xml:space="preserve"> </w:t>
      </w:r>
      <w:r w:rsidR="00207D2B" w:rsidRPr="00207D2B">
        <w:rPr>
          <w:sz w:val="24"/>
          <w:szCs w:val="24"/>
          <w:highlight w:val="yellow"/>
          <w:rPrChange w:id="83" w:author="Emma Chandler" w:date="2021-03-12T14:08:00Z">
            <w:rPr>
              <w:sz w:val="24"/>
              <w:szCs w:val="24"/>
            </w:rPr>
          </w:rPrChange>
        </w:rPr>
        <w:fldChar w:fldCharType="begin"/>
      </w:r>
      <w:r w:rsidR="00207D2B" w:rsidRPr="00207D2B">
        <w:rPr>
          <w:sz w:val="24"/>
          <w:szCs w:val="24"/>
          <w:highlight w:val="yellow"/>
          <w:rPrChange w:id="84" w:author="Emma Chandler" w:date="2021-03-12T14:08:00Z">
            <w:rPr>
              <w:sz w:val="24"/>
              <w:szCs w:val="24"/>
            </w:rPr>
          </w:rPrChange>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07D2B">
        <w:rPr>
          <w:sz w:val="24"/>
          <w:szCs w:val="24"/>
          <w:highlight w:val="yellow"/>
          <w:rPrChange w:id="85" w:author="Emma Chandler" w:date="2021-03-12T14:08:00Z">
            <w:rPr>
              <w:sz w:val="24"/>
              <w:szCs w:val="24"/>
            </w:rPr>
          </w:rPrChange>
        </w:rPr>
        <w:fldChar w:fldCharType="separate"/>
      </w:r>
      <w:r w:rsidR="00207D2B" w:rsidRPr="00207D2B">
        <w:rPr>
          <w:noProof/>
          <w:sz w:val="24"/>
          <w:szCs w:val="24"/>
          <w:highlight w:val="yellow"/>
          <w:rPrChange w:id="86" w:author="Emma Chandler" w:date="2021-03-12T14:08:00Z">
            <w:rPr>
              <w:noProof/>
              <w:sz w:val="24"/>
              <w:szCs w:val="24"/>
            </w:rPr>
          </w:rPrChange>
        </w:rPr>
        <w:t>(Grace 2006)</w:t>
      </w:r>
      <w:r w:rsidR="00207D2B" w:rsidRPr="00207D2B">
        <w:rPr>
          <w:sz w:val="24"/>
          <w:szCs w:val="24"/>
          <w:highlight w:val="yellow"/>
          <w:rPrChange w:id="87" w:author="Emma Chandler" w:date="2021-03-12T14:08:00Z">
            <w:rPr>
              <w:sz w:val="24"/>
              <w:szCs w:val="24"/>
            </w:rPr>
          </w:rPrChange>
        </w:rPr>
        <w:fldChar w:fldCharType="end"/>
      </w:r>
      <w:r w:rsidR="00207D2B" w:rsidRPr="00207D2B">
        <w:rPr>
          <w:sz w:val="24"/>
          <w:szCs w:val="24"/>
          <w:highlight w:val="yellow"/>
          <w:rPrChange w:id="88" w:author="Emma Chandler" w:date="2021-03-12T14:08:00Z">
            <w:rPr>
              <w:sz w:val="24"/>
              <w:szCs w:val="24"/>
            </w:rPr>
          </w:rPrChange>
        </w:rPr>
        <w:t xml:space="preserve"> (</w:t>
      </w:r>
      <w:proofErr w:type="spellStart"/>
      <w:r w:rsidR="00207D2B" w:rsidRPr="00207D2B">
        <w:rPr>
          <w:i/>
          <w:iCs/>
          <w:sz w:val="24"/>
          <w:szCs w:val="24"/>
          <w:highlight w:val="yellow"/>
          <w:rPrChange w:id="89" w:author="Emma Chandler" w:date="2021-03-12T14:08:00Z">
            <w:rPr>
              <w:i/>
              <w:iCs/>
              <w:sz w:val="24"/>
              <w:szCs w:val="24"/>
            </w:rPr>
          </w:rPrChange>
        </w:rPr>
        <w:t>lavaan</w:t>
      </w:r>
      <w:proofErr w:type="spellEnd"/>
      <w:r w:rsidR="00207D2B" w:rsidRPr="00207D2B">
        <w:rPr>
          <w:i/>
          <w:iCs/>
          <w:sz w:val="24"/>
          <w:szCs w:val="24"/>
          <w:highlight w:val="yellow"/>
          <w:rPrChange w:id="90" w:author="Emma Chandler" w:date="2021-03-12T14:08:00Z">
            <w:rPr>
              <w:i/>
              <w:iCs/>
              <w:sz w:val="24"/>
              <w:szCs w:val="24"/>
            </w:rPr>
          </w:rPrChange>
        </w:rPr>
        <w:t>)</w:t>
      </w:r>
      <w:r w:rsidR="00786AB8" w:rsidRPr="00207D2B">
        <w:rPr>
          <w:sz w:val="24"/>
          <w:szCs w:val="24"/>
          <w:highlight w:val="yellow"/>
          <w:rPrChange w:id="91" w:author="Emma Chandler" w:date="2021-03-12T14:08:00Z">
            <w:rPr>
              <w:sz w:val="24"/>
              <w:szCs w:val="24"/>
            </w:rPr>
          </w:rPrChange>
        </w:rPr>
        <w:t>,</w:t>
      </w:r>
      <w:r w:rsidR="006A2E49" w:rsidRPr="00207D2B">
        <w:rPr>
          <w:sz w:val="24"/>
          <w:szCs w:val="24"/>
          <w:highlight w:val="yellow"/>
          <w:rPrChange w:id="92" w:author="Emma Chandler" w:date="2021-03-12T14:08:00Z">
            <w:rPr>
              <w:sz w:val="24"/>
              <w:szCs w:val="24"/>
            </w:rPr>
          </w:rPrChange>
        </w:rPr>
        <w:t xml:space="preserve"> the </w:t>
      </w:r>
      <w:commentRangeEnd w:id="80"/>
      <w:r w:rsidR="00207D2B" w:rsidRPr="00207D2B">
        <w:rPr>
          <w:rStyle w:val="CommentReference"/>
          <w:highlight w:val="yellow"/>
          <w:rPrChange w:id="93" w:author="Emma Chandler" w:date="2021-03-12T14:08:00Z">
            <w:rPr>
              <w:rStyle w:val="CommentReference"/>
            </w:rPr>
          </w:rPrChange>
        </w:rPr>
        <w:commentReference w:id="80"/>
      </w:r>
      <w:r w:rsidR="006A2E49" w:rsidRPr="00207D2B">
        <w:rPr>
          <w:sz w:val="24"/>
          <w:szCs w:val="24"/>
          <w:highlight w:val="yellow"/>
          <w:rPrChange w:id="94" w:author="Emma Chandler" w:date="2021-03-12T14:08:00Z">
            <w:rPr>
              <w:sz w:val="24"/>
              <w:szCs w:val="24"/>
            </w:rPr>
          </w:rPrChange>
        </w:rPr>
        <w:t>r</w:t>
      </w:r>
      <w:r w:rsidR="006A2E49">
        <w:rPr>
          <w:sz w:val="24"/>
          <w:szCs w:val="24"/>
        </w:rPr>
        <w:t xml:space="preserve">educed model </w:t>
      </w:r>
      <w:r w:rsidRPr="00283FF5">
        <w:rPr>
          <w:sz w:val="24"/>
          <w:szCs w:val="24"/>
        </w:rPr>
        <w:t xml:space="preserve">was a good representation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 xml:space="preserve">Lithospermum </w:t>
      </w:r>
      <w:proofErr w:type="spellStart"/>
      <w:r w:rsidR="0081502C" w:rsidRPr="00283FF5">
        <w:rPr>
          <w:i/>
          <w:iCs/>
          <w:sz w:val="24"/>
          <w:szCs w:val="24"/>
        </w:rPr>
        <w:t>canescens</w:t>
      </w:r>
      <w:proofErr w:type="spellEnd"/>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 xml:space="preserve">Amorpha </w:t>
      </w:r>
      <w:proofErr w:type="spellStart"/>
      <w:r w:rsidR="0081502C" w:rsidRPr="00283FF5">
        <w:rPr>
          <w:i/>
          <w:iCs/>
          <w:sz w:val="24"/>
          <w:szCs w:val="24"/>
        </w:rPr>
        <w:t>canescens</w:t>
      </w:r>
      <w:proofErr w:type="spellEnd"/>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25592211"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502FF4">
        <w:rPr>
          <w:sz w:val="24"/>
          <w:szCs w:val="24"/>
          <w:highlight w:val="yellow"/>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a majority of species</w:t>
      </w:r>
      <w:r w:rsidR="00A05B6D" w:rsidRPr="00E87C27">
        <w:rPr>
          <w:sz w:val="24"/>
          <w:szCs w:val="24"/>
        </w:rPr>
        <w:t xml:space="preserve">. </w:t>
      </w:r>
      <w:r w:rsidR="00494B94" w:rsidRPr="00E87C27">
        <w:rPr>
          <w:sz w:val="24"/>
          <w:szCs w:val="24"/>
        </w:rPr>
        <w:t xml:space="preserve">All twelve of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intermediary effects on the snowpack in March (SPDX) for </w:t>
      </w:r>
      <w:r w:rsidR="003259F6">
        <w:rPr>
          <w:sz w:val="24"/>
          <w:szCs w:val="24"/>
        </w:rPr>
        <w:t>3</w:t>
      </w:r>
      <w:r w:rsidR="00A00388" w:rsidRPr="00E87C27">
        <w:rPr>
          <w:sz w:val="24"/>
          <w:szCs w:val="24"/>
        </w:rPr>
        <w:t xml:space="preserve"> species (</w:t>
      </w:r>
      <w:r w:rsidR="00FE6637" w:rsidRPr="005163F1">
        <w:rPr>
          <w:i/>
          <w:sz w:val="24"/>
          <w:szCs w:val="24"/>
        </w:rPr>
        <w:t>Zigadenus elegans</w:t>
      </w:r>
      <w:r w:rsidR="003259F6">
        <w:rPr>
          <w:iCs/>
          <w:sz w:val="24"/>
          <w:szCs w:val="24"/>
        </w:rPr>
        <w:t xml:space="preserve">, </w:t>
      </w:r>
      <w:r w:rsidR="003259F6">
        <w:rPr>
          <w:i/>
          <w:sz w:val="24"/>
          <w:szCs w:val="24"/>
        </w:rPr>
        <w:t xml:space="preserve">Rosa </w:t>
      </w:r>
      <w:proofErr w:type="spellStart"/>
      <w:r w:rsidR="003259F6">
        <w:rPr>
          <w:i/>
          <w:sz w:val="24"/>
          <w:szCs w:val="24"/>
        </w:rPr>
        <w:t>arkansana</w:t>
      </w:r>
      <w:proofErr w:type="spellEnd"/>
      <w:r w:rsidR="003259F6">
        <w:rPr>
          <w:iCs/>
          <w:sz w:val="24"/>
          <w:szCs w:val="24"/>
        </w:rPr>
        <w:t xml:space="preserve">, and </w:t>
      </w:r>
      <w:r w:rsidR="003259F6">
        <w:rPr>
          <w:i/>
          <w:sz w:val="24"/>
          <w:szCs w:val="24"/>
        </w:rPr>
        <w:t xml:space="preserve">Cypripedium </w:t>
      </w:r>
      <w:proofErr w:type="spellStart"/>
      <w:r w:rsidR="003259F6">
        <w:rPr>
          <w:i/>
          <w:sz w:val="24"/>
          <w:szCs w:val="24"/>
        </w:rPr>
        <w:t>candidum</w:t>
      </w:r>
      <w:proofErr w:type="spellEnd"/>
      <w:r w:rsidR="00A00388" w:rsidRPr="00E87C27">
        <w:rPr>
          <w:sz w:val="24"/>
          <w:szCs w:val="24"/>
        </w:rPr>
        <w:t xml:space="preserve">).  </w:t>
      </w:r>
    </w:p>
    <w:p w14:paraId="6C428572" w14:textId="4C7B6551" w:rsidR="00A05B6D" w:rsidRDefault="00A05B6D" w:rsidP="00283FF5">
      <w:pPr>
        <w:spacing w:line="480" w:lineRule="auto"/>
        <w:ind w:firstLine="720"/>
        <w:rPr>
          <w:sz w:val="24"/>
          <w:szCs w:val="24"/>
        </w:rPr>
      </w:pPr>
      <w:r w:rsidRPr="00E87C27">
        <w:rPr>
          <w:sz w:val="24"/>
          <w:szCs w:val="24"/>
        </w:rPr>
        <w:lastRenderedPageBreak/>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 xml:space="preserve">Cypripedium </w:t>
      </w:r>
      <w:proofErr w:type="spellStart"/>
      <w:r w:rsidR="00CD2B46" w:rsidRPr="00E87C27">
        <w:rPr>
          <w:i/>
          <w:sz w:val="24"/>
          <w:szCs w:val="24"/>
        </w:rPr>
        <w:t>candidum</w:t>
      </w:r>
      <w:proofErr w:type="spellEnd"/>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relative to years when there was less winter snowfall.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 xml:space="preserve">Rosa </w:t>
      </w:r>
      <w:proofErr w:type="spellStart"/>
      <w:r w:rsidR="00CD2B46" w:rsidRPr="00E87C27">
        <w:rPr>
          <w:i/>
          <w:sz w:val="24"/>
          <w:szCs w:val="24"/>
        </w:rPr>
        <w:t>arkansana</w:t>
      </w:r>
      <w:proofErr w:type="spellEnd"/>
      <w:r w:rsidR="00A00388" w:rsidRPr="00E87C27">
        <w:rPr>
          <w:sz w:val="24"/>
          <w:szCs w:val="24"/>
        </w:rPr>
        <w:t xml:space="preserve">) the coefficient was </w:t>
      </w:r>
      <w:r w:rsidRPr="00E87C27">
        <w:rPr>
          <w:sz w:val="24"/>
          <w:szCs w:val="24"/>
        </w:rPr>
        <w:t>positive.</w:t>
      </w:r>
      <w:r w:rsidR="00CD2B46">
        <w:rPr>
          <w:sz w:val="24"/>
          <w:szCs w:val="24"/>
        </w:rPr>
        <w:t xml:space="preserve"> There were 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1070C028"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as was reported by Inouye (2002) for montane species in Colorado</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Inouye&lt;/Author&gt;&lt;Year&gt;2002&lt;/Year&gt;&lt;IDText&gt;Variation in timing and abundance of flowering by Delphinium barbeyi Huth (Ranunculaceae): the roles of snowpack, frost, and La Nina, in the context of climate change&lt;/IDText&gt;&lt;DisplayText&gt;(Inouye et al. 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3368E8">
        <w:rPr>
          <w:sz w:val="24"/>
          <w:szCs w:val="24"/>
        </w:rPr>
        <w:fldChar w:fldCharType="separate"/>
      </w:r>
      <w:r w:rsidR="003368E8">
        <w:rPr>
          <w:noProof/>
          <w:sz w:val="24"/>
          <w:szCs w:val="24"/>
        </w:rPr>
        <w:t>(Inouye et al. 2002)</w:t>
      </w:r>
      <w:r w:rsidR="003368E8">
        <w:rPr>
          <w:sz w:val="24"/>
          <w:szCs w:val="24"/>
        </w:rPr>
        <w:fldChar w:fldCharType="end"/>
      </w:r>
      <w:r w:rsidR="00A80145" w:rsidRPr="0092017A">
        <w:rPr>
          <w:sz w:val="24"/>
          <w:szCs w:val="24"/>
        </w:rPr>
        <w:t>.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 xml:space="preserve">when the winter snow melts is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shortening 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lastRenderedPageBreak/>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0BA35A03" w:rsidR="00A05B6D" w:rsidRPr="0092017A" w:rsidRDefault="009211CC" w:rsidP="0092017A">
      <w:pPr>
        <w:spacing w:after="0" w:line="480" w:lineRule="auto"/>
        <w:ind w:firstLine="360"/>
        <w:rPr>
          <w:sz w:val="24"/>
          <w:szCs w:val="24"/>
        </w:rPr>
      </w:pPr>
      <w:r w:rsidRPr="0092017A">
        <w:rPr>
          <w:sz w:val="24"/>
          <w:szCs w:val="24"/>
        </w:rPr>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found that temperature manipulations, specifically heating, had no effect on flowering phenology </w:t>
      </w:r>
      <w:r w:rsidR="005D41D7">
        <w:rPr>
          <w:sz w:val="24"/>
          <w:szCs w:val="24"/>
        </w:rPr>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in tallgrass prairies while date of first bare ground is less important for flowering phenology relative to alpine settings because of short, intense growing season in alpine communities. In a short growing season, there is a higher premium for every day of growth. </w:t>
      </w:r>
    </w:p>
    <w:p w14:paraId="4A152CD8" w14:textId="14C0EC5A"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ith the exception of three 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w:t>
      </w:r>
      <w:proofErr w:type="spellStart"/>
      <w:r w:rsidR="008667C8" w:rsidRPr="0092017A">
        <w:rPr>
          <w:i/>
          <w:iCs/>
          <w:sz w:val="24"/>
          <w:szCs w:val="24"/>
        </w:rPr>
        <w:t>arkansana</w:t>
      </w:r>
      <w:proofErr w:type="spellEnd"/>
      <w:r w:rsidR="008667C8" w:rsidRPr="0092017A">
        <w:rPr>
          <w:i/>
          <w:iCs/>
          <w:sz w:val="24"/>
          <w:szCs w:val="24"/>
        </w:rPr>
        <w:t xml:space="preserve">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92017A">
        <w:rPr>
          <w:sz w:val="24"/>
          <w:szCs w:val="24"/>
        </w:rPr>
        <w:t>DOBG may have been important in these species</w:t>
      </w:r>
      <w:r w:rsidR="003C024D">
        <w:rPr>
          <w:sz w:val="24"/>
          <w:szCs w:val="24"/>
        </w:rPr>
        <w:t>.</w:t>
      </w:r>
      <w:r w:rsidR="0092017A">
        <w:rPr>
          <w:sz w:val="24"/>
          <w:szCs w:val="24"/>
        </w:rPr>
        <w:t xml:space="preserve"> </w:t>
      </w:r>
      <w:r w:rsidR="00F35B13" w:rsidRPr="0092017A">
        <w:rPr>
          <w:sz w:val="24"/>
          <w:szCs w:val="24"/>
        </w:rPr>
        <w:t>One species</w:t>
      </w:r>
      <w:r w:rsidR="00532E12">
        <w:rPr>
          <w:sz w:val="24"/>
          <w:szCs w:val="24"/>
        </w:rPr>
        <w:t xml:space="preserve"> (</w:t>
      </w:r>
      <w:r w:rsidR="00532E12">
        <w:rPr>
          <w:i/>
          <w:iCs/>
          <w:sz w:val="24"/>
          <w:szCs w:val="24"/>
        </w:rPr>
        <w:t xml:space="preserve">Cypripedium </w:t>
      </w:r>
      <w:proofErr w:type="spellStart"/>
      <w:r w:rsidR="00532E12">
        <w:rPr>
          <w:i/>
          <w:iCs/>
          <w:sz w:val="24"/>
          <w:szCs w:val="24"/>
        </w:rPr>
        <w:t>candidum</w:t>
      </w:r>
      <w:proofErr w:type="spellEnd"/>
      <w:r w:rsidR="00532E12">
        <w:rPr>
          <w:sz w:val="24"/>
          <w:szCs w:val="24"/>
        </w:rPr>
        <w:t>)</w:t>
      </w:r>
      <w:r w:rsidR="00F35B13" w:rsidRPr="0092017A">
        <w:rPr>
          <w:sz w:val="24"/>
          <w:szCs w:val="24"/>
        </w:rPr>
        <w:t xml:space="preserve"> has a negative regression coefficient suggesting that </w:t>
      </w:r>
      <w:r w:rsidR="00F44709" w:rsidRPr="0092017A">
        <w:rPr>
          <w:sz w:val="24"/>
          <w:szCs w:val="24"/>
        </w:rPr>
        <w:t xml:space="preserve">the amount of </w:t>
      </w:r>
      <w:r w:rsidR="008667C8" w:rsidRPr="0092017A">
        <w:rPr>
          <w:sz w:val="24"/>
          <w:szCs w:val="24"/>
        </w:rPr>
        <w:t>moisture from snow melting</w:t>
      </w:r>
      <w:r w:rsidR="00F44709" w:rsidRPr="0092017A">
        <w:rPr>
          <w:sz w:val="24"/>
          <w:szCs w:val="24"/>
        </w:rPr>
        <w:t xml:space="preserve"> is important in determining the flowerin</w:t>
      </w:r>
      <w:r w:rsidR="00532E12">
        <w:rPr>
          <w:sz w:val="24"/>
          <w:szCs w:val="24"/>
        </w:rPr>
        <w:t>g</w:t>
      </w:r>
      <w:r w:rsidR="0092017A">
        <w:rPr>
          <w:sz w:val="24"/>
          <w:szCs w:val="24"/>
        </w:rPr>
        <w:t xml:space="preserve"> phenology</w:t>
      </w:r>
      <w:r w:rsidR="00F44709" w:rsidRPr="0092017A">
        <w:rPr>
          <w:i/>
          <w:iCs/>
          <w:sz w:val="24"/>
          <w:szCs w:val="24"/>
        </w:rPr>
        <w:t>.</w:t>
      </w:r>
      <w:r w:rsidR="00F44709" w:rsidRPr="0092017A">
        <w:rPr>
          <w:sz w:val="24"/>
          <w:szCs w:val="24"/>
        </w:rPr>
        <w:t xml:space="preserve"> </w:t>
      </w:r>
      <w:r w:rsidR="008667C8" w:rsidRPr="0092017A">
        <w:rPr>
          <w:sz w:val="24"/>
          <w:szCs w:val="24"/>
        </w:rPr>
        <w:t xml:space="preserve">All three species had significant indirect effects between </w:t>
      </w:r>
      <w:r w:rsidR="00835110">
        <w:rPr>
          <w:sz w:val="24"/>
          <w:szCs w:val="24"/>
        </w:rPr>
        <w:t>TSNOW</w:t>
      </w:r>
      <w:r w:rsidR="008667C8" w:rsidRPr="0092017A">
        <w:rPr>
          <w:sz w:val="24"/>
          <w:szCs w:val="24"/>
        </w:rPr>
        <w:t xml:space="preserve"> and </w:t>
      </w:r>
      <w:r w:rsidR="00835110">
        <w:rPr>
          <w:sz w:val="24"/>
          <w:szCs w:val="24"/>
        </w:rPr>
        <w:t>FFD</w:t>
      </w:r>
      <w:r w:rsidR="009D4114" w:rsidRPr="0092017A">
        <w:rPr>
          <w:sz w:val="24"/>
          <w:szCs w:val="24"/>
        </w:rPr>
        <w:t xml:space="preserve"> through </w:t>
      </w:r>
      <w:r w:rsidR="00835110">
        <w:rPr>
          <w:sz w:val="24"/>
          <w:szCs w:val="24"/>
        </w:rPr>
        <w:lastRenderedPageBreak/>
        <w:t>SPDX</w:t>
      </w:r>
      <w:r w:rsidR="009D4114" w:rsidRPr="0092017A">
        <w:rPr>
          <w:sz w:val="24"/>
          <w:szCs w:val="24"/>
        </w:rPr>
        <w:t xml:space="preserve">. </w:t>
      </w:r>
      <w:r w:rsidR="009D4114">
        <w:rPr>
          <w:sz w:val="24"/>
          <w:szCs w:val="24"/>
        </w:rPr>
        <w:t xml:space="preserve">Interestingly, these three species </w:t>
      </w:r>
      <w:r w:rsidR="00532E12">
        <w:rPr>
          <w:sz w:val="24"/>
          <w:szCs w:val="24"/>
        </w:rPr>
        <w:t xml:space="preserve">also </w:t>
      </w:r>
      <w:r w:rsidR="009D4114">
        <w:rPr>
          <w:sz w:val="24"/>
          <w:szCs w:val="24"/>
        </w:rPr>
        <w:t>flower later in the season, after June.</w:t>
      </w:r>
      <w:r w:rsidR="00532E12">
        <w:rPr>
          <w:sz w:val="24"/>
          <w:szCs w:val="24"/>
        </w:rPr>
        <w:t xml:space="preserve"> </w:t>
      </w:r>
      <w:r w:rsidR="0012339A">
        <w:rPr>
          <w:sz w:val="24"/>
          <w:szCs w:val="24"/>
        </w:rPr>
        <w:t xml:space="preserve">This could be explained by soil moisture. Soil moisture from </w:t>
      </w:r>
      <w:r w:rsidR="009225A4">
        <w:rPr>
          <w:sz w:val="24"/>
          <w:szCs w:val="24"/>
        </w:rPr>
        <w:t>snowpack</w:t>
      </w:r>
      <w:r w:rsidR="0012339A">
        <w:rPr>
          <w:sz w:val="24"/>
          <w:szCs w:val="24"/>
        </w:rPr>
        <w:t xml:space="preserve"> </w:t>
      </w:r>
      <w:r w:rsidR="009225A4">
        <w:rPr>
          <w:sz w:val="24"/>
          <w:szCs w:val="24"/>
        </w:rPr>
        <w:t>can take months to dissipate</w:t>
      </w:r>
      <w:r w:rsidR="002B5004">
        <w:rPr>
          <w:sz w:val="24"/>
          <w:szCs w:val="24"/>
        </w:rPr>
        <w:t xml:space="preserve">. </w:t>
      </w:r>
      <w:r w:rsidR="0012339A">
        <w:rPr>
          <w:sz w:val="24"/>
          <w:szCs w:val="24"/>
        </w:rPr>
        <w:t>Snowmelt and early evapotranspiration could affect the soil moisture available for species that flower later in the season</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3368E8">
        <w:rPr>
          <w:sz w:val="24"/>
          <w:szCs w:val="24"/>
        </w:rPr>
        <w:fldChar w:fldCharType="separate"/>
      </w:r>
      <w:r w:rsidR="003368E8">
        <w:rPr>
          <w:noProof/>
          <w:sz w:val="24"/>
          <w:szCs w:val="24"/>
        </w:rPr>
        <w:t>(Wang et al. 2018)</w:t>
      </w:r>
      <w:r w:rsidR="003368E8">
        <w:rPr>
          <w:sz w:val="24"/>
          <w:szCs w:val="24"/>
        </w:rPr>
        <w:fldChar w:fldCharType="end"/>
      </w:r>
      <w:r w:rsidR="0012339A">
        <w:rPr>
          <w:sz w:val="24"/>
          <w:szCs w:val="24"/>
        </w:rPr>
        <w:t>. These three species may have to compensat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Further research is needed to better understand the relationships between changing climatic conditions and flowering phenology. We only considered snow cover and melt but, other forms of precipitation might be more tightly related to triggering flowering.</w:t>
      </w:r>
      <w:r w:rsidR="00835110">
        <w:rPr>
          <w:sz w:val="24"/>
          <w:szCs w:val="24"/>
        </w:rPr>
        <w:t xml:space="preserve"> </w:t>
      </w:r>
      <w:proofErr w:type="spellStart"/>
      <w:r w:rsidR="0040628B">
        <w:rPr>
          <w:sz w:val="24"/>
          <w:szCs w:val="24"/>
        </w:rPr>
        <w:t>Patricola</w:t>
      </w:r>
      <w:proofErr w:type="spellEnd"/>
      <w:r w:rsidR="0040628B">
        <w:rPr>
          <w:sz w:val="24"/>
          <w:szCs w:val="24"/>
        </w:rPr>
        <w:t xml:space="preserve"> and Cook (2013) found that precipitation is expected to increase for April and May </w:t>
      </w:r>
      <w:r w:rsidR="0042651D">
        <w:rPr>
          <w:sz w:val="24"/>
          <w:szCs w:val="24"/>
        </w:rPr>
        <w:t>with climate 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668C340A" w14:textId="0C96CBCD" w:rsidR="00AB7199" w:rsidDel="0099352F" w:rsidRDefault="0099352F" w:rsidP="00B825EC">
      <w:pPr>
        <w:spacing w:line="480" w:lineRule="auto"/>
        <w:rPr>
          <w:del w:id="95" w:author="Emma Chandler" w:date="2021-01-19T13:16:00Z"/>
          <w:sz w:val="24"/>
          <w:szCs w:val="24"/>
        </w:rPr>
      </w:pPr>
      <w:proofErr w:type="spellStart"/>
      <w:ins w:id="96" w:author="Emma Chandler" w:date="2021-03-12T14:34:00Z">
        <w:r>
          <w:rPr>
            <w:sz w:val="24"/>
            <w:szCs w:val="24"/>
          </w:rPr>
          <w:t>Acknowledgements</w:t>
        </w:r>
      </w:ins>
    </w:p>
    <w:p w14:paraId="10151ED0" w14:textId="13BE5261" w:rsidR="0099352F" w:rsidRDefault="008251B1" w:rsidP="00B825EC">
      <w:pPr>
        <w:spacing w:line="480" w:lineRule="auto"/>
        <w:rPr>
          <w:ins w:id="97" w:author="Emma Chandler" w:date="2021-03-12T14:36:00Z"/>
          <w:sz w:val="24"/>
          <w:szCs w:val="24"/>
        </w:rPr>
      </w:pPr>
      <w:ins w:id="98" w:author="Emma Chandler" w:date="2021-03-12T14:36:00Z">
        <w:r>
          <w:rPr>
            <w:sz w:val="24"/>
            <w:szCs w:val="24"/>
          </w:rPr>
          <w:lastRenderedPageBreak/>
          <w:t>Ned</w:t>
        </w:r>
        <w:proofErr w:type="spellEnd"/>
        <w:r>
          <w:rPr>
            <w:sz w:val="24"/>
            <w:szCs w:val="24"/>
          </w:rPr>
          <w:t xml:space="preserve"> </w:t>
        </w:r>
        <w:proofErr w:type="spellStart"/>
        <w:r>
          <w:rPr>
            <w:sz w:val="24"/>
            <w:szCs w:val="24"/>
          </w:rPr>
          <w:t>Dochterman</w:t>
        </w:r>
        <w:proofErr w:type="spellEnd"/>
      </w:ins>
    </w:p>
    <w:p w14:paraId="076B14E1" w14:textId="78E6EBA1" w:rsidR="008251B1" w:rsidRDefault="008251B1" w:rsidP="00B825EC">
      <w:pPr>
        <w:spacing w:line="480" w:lineRule="auto"/>
        <w:rPr>
          <w:ins w:id="99" w:author="Emma Chandler" w:date="2021-03-12T14:36:00Z"/>
          <w:sz w:val="24"/>
          <w:szCs w:val="24"/>
        </w:rPr>
      </w:pPr>
      <w:ins w:id="100" w:author="Emma Chandler" w:date="2021-03-12T14:36:00Z">
        <w:r>
          <w:rPr>
            <w:sz w:val="24"/>
            <w:szCs w:val="24"/>
          </w:rPr>
          <w:t>Althea Archer</w:t>
        </w:r>
      </w:ins>
    </w:p>
    <w:p w14:paraId="4DEA85E9" w14:textId="77777777" w:rsidR="008251B1" w:rsidRDefault="008251B1" w:rsidP="00B825EC">
      <w:pPr>
        <w:spacing w:line="480" w:lineRule="auto"/>
        <w:rPr>
          <w:ins w:id="101" w:author="Emma Chandler" w:date="2021-03-12T14:34:00Z"/>
          <w:sz w:val="24"/>
          <w:szCs w:val="24"/>
        </w:rPr>
      </w:pPr>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6D0C30BE" w14:textId="77777777" w:rsidR="00207D2B" w:rsidRPr="00207D2B" w:rsidRDefault="000553D2" w:rsidP="00207D2B">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207D2B" w:rsidRPr="00207D2B">
        <w:t xml:space="preserve">Bjorkman, A. D., S. C. Elmendorf, A. L. Beamish, M. Vellend &amp; G. H. R. Henry (2015) Contrasting effects of warming and increased snowfall on Arctic tundra plant phenology over the past two decades. </w:t>
      </w:r>
      <w:r w:rsidR="00207D2B" w:rsidRPr="00207D2B">
        <w:rPr>
          <w:i/>
        </w:rPr>
        <w:t>Global Change Biology,</w:t>
      </w:r>
      <w:r w:rsidR="00207D2B" w:rsidRPr="00207D2B">
        <w:t xml:space="preserve"> 21</w:t>
      </w:r>
      <w:r w:rsidR="00207D2B" w:rsidRPr="00207D2B">
        <w:rPr>
          <w:b/>
        </w:rPr>
        <w:t>,</w:t>
      </w:r>
      <w:r w:rsidR="00207D2B" w:rsidRPr="00207D2B">
        <w:t xml:space="preserve"> 4651-4661.</w:t>
      </w:r>
    </w:p>
    <w:p w14:paraId="715E1520" w14:textId="77777777" w:rsidR="00207D2B" w:rsidRPr="00207D2B" w:rsidRDefault="00207D2B" w:rsidP="00207D2B">
      <w:pPr>
        <w:pStyle w:val="EndNoteBibliography"/>
        <w:spacing w:after="0"/>
        <w:ind w:left="720" w:hanging="720"/>
      </w:pPr>
      <w:r w:rsidRPr="00207D2B">
        <w:t xml:space="preserve">Cleland, E. E., I. Chuine, A. Menzel, H. A. Mooney &amp; M. D. Schwartz (2007) Shifting plant phenology in response to global change. </w:t>
      </w:r>
      <w:r w:rsidRPr="00207D2B">
        <w:rPr>
          <w:i/>
        </w:rPr>
        <w:t>Trends in Ecology &amp; Evolution,</w:t>
      </w:r>
      <w:r w:rsidRPr="00207D2B">
        <w:t xml:space="preserve"> 22</w:t>
      </w:r>
      <w:r w:rsidRPr="00207D2B">
        <w:rPr>
          <w:b/>
        </w:rPr>
        <w:t>,</w:t>
      </w:r>
      <w:r w:rsidRPr="00207D2B">
        <w:t xml:space="preserve"> 357-365.</w:t>
      </w:r>
    </w:p>
    <w:p w14:paraId="69122193" w14:textId="77777777" w:rsidR="00207D2B" w:rsidRPr="00207D2B" w:rsidRDefault="00207D2B" w:rsidP="00207D2B">
      <w:pPr>
        <w:pStyle w:val="EndNoteBibliography"/>
        <w:spacing w:after="0"/>
        <w:ind w:left="720" w:hanging="720"/>
      </w:pPr>
      <w:r w:rsidRPr="00207D2B">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207D2B">
        <w:rPr>
          <w:i/>
        </w:rPr>
        <w:t>Ecosystems,</w:t>
      </w:r>
      <w:r w:rsidRPr="00207D2B">
        <w:t xml:space="preserve"> 15</w:t>
      </w:r>
      <w:r w:rsidRPr="00207D2B">
        <w:rPr>
          <w:b/>
        </w:rPr>
        <w:t>,</w:t>
      </w:r>
      <w:r w:rsidRPr="00207D2B">
        <w:t xml:space="preserve"> 1283-1294.</w:t>
      </w:r>
    </w:p>
    <w:p w14:paraId="27810283" w14:textId="77777777" w:rsidR="00207D2B" w:rsidRPr="00207D2B" w:rsidRDefault="00207D2B" w:rsidP="00207D2B">
      <w:pPr>
        <w:pStyle w:val="EndNoteBibliography"/>
        <w:spacing w:after="0"/>
        <w:ind w:left="720" w:hanging="720"/>
      </w:pPr>
      <w:r w:rsidRPr="00207D2B">
        <w:t xml:space="preserve">Dunnell, K. L. &amp; S. E. Travers (2011) Shifts in the flowering phenology of the northern Great Plains: Patterns over 100 years. </w:t>
      </w:r>
      <w:r w:rsidRPr="00207D2B">
        <w:rPr>
          <w:i/>
        </w:rPr>
        <w:t>American journal of botany,</w:t>
      </w:r>
      <w:r w:rsidRPr="00207D2B">
        <w:t xml:space="preserve"> 98</w:t>
      </w:r>
      <w:r w:rsidRPr="00207D2B">
        <w:rPr>
          <w:b/>
        </w:rPr>
        <w:t>,</w:t>
      </w:r>
      <w:r w:rsidRPr="00207D2B">
        <w:t xml:space="preserve"> 935-945.</w:t>
      </w:r>
    </w:p>
    <w:p w14:paraId="3167389C" w14:textId="77777777" w:rsidR="00207D2B" w:rsidRPr="00207D2B" w:rsidRDefault="00207D2B" w:rsidP="00207D2B">
      <w:pPr>
        <w:pStyle w:val="EndNoteBibliography"/>
        <w:spacing w:after="0"/>
        <w:ind w:left="720" w:hanging="720"/>
      </w:pPr>
      <w:r w:rsidRPr="00207D2B">
        <w:t xml:space="preserve">Grace, J. B. 2006. </w:t>
      </w:r>
      <w:r w:rsidRPr="00207D2B">
        <w:rPr>
          <w:i/>
        </w:rPr>
        <w:t>Structural Equation Modeling and Natural Systems</w:t>
      </w:r>
      <w:r w:rsidRPr="00207D2B">
        <w:t>.</w:t>
      </w:r>
      <w:r w:rsidRPr="00207D2B">
        <w:rPr>
          <w:i/>
        </w:rPr>
        <w:t xml:space="preserve"> </w:t>
      </w:r>
      <w:r w:rsidRPr="00207D2B">
        <w:t>Cambridge, U.K.: Cambridge University Press.</w:t>
      </w:r>
    </w:p>
    <w:p w14:paraId="1E9BD983" w14:textId="77777777" w:rsidR="00207D2B" w:rsidRPr="00207D2B" w:rsidRDefault="00207D2B" w:rsidP="00207D2B">
      <w:pPr>
        <w:pStyle w:val="EndNoteBibliography"/>
        <w:spacing w:after="0"/>
        <w:ind w:left="720" w:hanging="720"/>
      </w:pPr>
      <w:r w:rsidRPr="00207D2B">
        <w:t xml:space="preserve">---. 2007. </w:t>
      </w:r>
      <w:r w:rsidRPr="00207D2B">
        <w:rPr>
          <w:i/>
        </w:rPr>
        <w:t>Structural Equation Modeling and Natural Systems</w:t>
      </w:r>
      <w:r w:rsidRPr="00207D2B">
        <w:t>.</w:t>
      </w:r>
      <w:r w:rsidRPr="00207D2B">
        <w:rPr>
          <w:i/>
        </w:rPr>
        <w:t xml:space="preserve"> </w:t>
      </w:r>
      <w:r w:rsidRPr="00207D2B">
        <w:t>Cambridge, U.K.: Cambridge University Press.</w:t>
      </w:r>
    </w:p>
    <w:p w14:paraId="103A065A" w14:textId="77777777" w:rsidR="00207D2B" w:rsidRPr="00207D2B" w:rsidRDefault="00207D2B" w:rsidP="00207D2B">
      <w:pPr>
        <w:pStyle w:val="EndNoteBibliography"/>
        <w:spacing w:after="0"/>
        <w:ind w:left="720" w:hanging="720"/>
      </w:pPr>
      <w:r w:rsidRPr="00207D2B">
        <w:t xml:space="preserve">Inouye, D. W., M. A. Morales &amp; G. J. Dodge (2002) Variation in timing and abundance of flowering by Delphinium barbeyi Huth (Ranunculaceae): the roles of snowpack, frost, and La Nina, in the context of climate change. </w:t>
      </w:r>
      <w:r w:rsidRPr="00207D2B">
        <w:rPr>
          <w:i/>
        </w:rPr>
        <w:t>Oecologia,</w:t>
      </w:r>
      <w:r w:rsidRPr="00207D2B">
        <w:t xml:space="preserve"> 130</w:t>
      </w:r>
      <w:r w:rsidRPr="00207D2B">
        <w:rPr>
          <w:b/>
        </w:rPr>
        <w:t>,</w:t>
      </w:r>
      <w:r w:rsidRPr="00207D2B">
        <w:t xml:space="preserve"> 543-550.</w:t>
      </w:r>
    </w:p>
    <w:p w14:paraId="206835ED" w14:textId="77777777" w:rsidR="00207D2B" w:rsidRPr="00207D2B" w:rsidRDefault="00207D2B" w:rsidP="00207D2B">
      <w:pPr>
        <w:pStyle w:val="EndNoteBibliography"/>
        <w:spacing w:after="0"/>
        <w:ind w:left="720" w:hanging="720"/>
      </w:pPr>
      <w:r w:rsidRPr="00207D2B">
        <w:t xml:space="preserve">Kharouba, H. M., J. Ehrlen, A. Gelman, K. Bolmgren, J. M. Allen, S. E. Travers &amp; E. M. Wolkovich (2018) Global shifts in the phenological synchrony of species interactions over recent decades. </w:t>
      </w:r>
      <w:r w:rsidRPr="00207D2B">
        <w:rPr>
          <w:i/>
        </w:rPr>
        <w:t>Proceedings of the National Academy of Sciences of the United States of America,</w:t>
      </w:r>
      <w:r w:rsidRPr="00207D2B">
        <w:t xml:space="preserve"> 115</w:t>
      </w:r>
      <w:r w:rsidRPr="00207D2B">
        <w:rPr>
          <w:b/>
        </w:rPr>
        <w:t>,</w:t>
      </w:r>
      <w:r w:rsidRPr="00207D2B">
        <w:t xml:space="preserve"> 5211-5216.</w:t>
      </w:r>
    </w:p>
    <w:p w14:paraId="7F35D0BE" w14:textId="77777777" w:rsidR="00207D2B" w:rsidRPr="00207D2B" w:rsidRDefault="00207D2B" w:rsidP="00207D2B">
      <w:pPr>
        <w:pStyle w:val="EndNoteBibliography"/>
        <w:spacing w:after="0"/>
        <w:ind w:left="720" w:hanging="720"/>
      </w:pPr>
      <w:r w:rsidRPr="00207D2B">
        <w:t xml:space="preserve">Kharouba, H. M. &amp; E. M. Wolkovich (2020) Disconnects between ecological theory and data in phenological mismatch research. </w:t>
      </w:r>
      <w:r w:rsidRPr="00207D2B">
        <w:rPr>
          <w:i/>
        </w:rPr>
        <w:t>Nature Climate Change,</w:t>
      </w:r>
      <w:r w:rsidRPr="00207D2B">
        <w:t xml:space="preserve"> 10</w:t>
      </w:r>
      <w:r w:rsidRPr="00207D2B">
        <w:rPr>
          <w:b/>
        </w:rPr>
        <w:t>,</w:t>
      </w:r>
      <w:r w:rsidRPr="00207D2B">
        <w:t xml:space="preserve"> 406-415.</w:t>
      </w:r>
    </w:p>
    <w:p w14:paraId="52F8B77F" w14:textId="77777777" w:rsidR="00207D2B" w:rsidRPr="00207D2B" w:rsidRDefault="00207D2B" w:rsidP="00207D2B">
      <w:pPr>
        <w:pStyle w:val="EndNoteBibliography"/>
        <w:spacing w:after="0"/>
        <w:ind w:left="720" w:hanging="720"/>
      </w:pPr>
      <w:r w:rsidRPr="00207D2B">
        <w:t xml:space="preserve">McMaster, G. S. &amp; W. W. Wilhelm (1997) Growing degree-days: one equation, two interpretations. </w:t>
      </w:r>
      <w:r w:rsidRPr="00207D2B">
        <w:rPr>
          <w:i/>
        </w:rPr>
        <w:t>Agricultural and forest meteorology,</w:t>
      </w:r>
      <w:r w:rsidRPr="00207D2B">
        <w:t xml:space="preserve"> 87</w:t>
      </w:r>
      <w:r w:rsidRPr="00207D2B">
        <w:rPr>
          <w:b/>
        </w:rPr>
        <w:t>,</w:t>
      </w:r>
      <w:r w:rsidRPr="00207D2B">
        <w:t xml:space="preserve"> 291-300.</w:t>
      </w:r>
    </w:p>
    <w:p w14:paraId="00671F49" w14:textId="77777777" w:rsidR="00207D2B" w:rsidRPr="00207D2B" w:rsidRDefault="00207D2B" w:rsidP="00207D2B">
      <w:pPr>
        <w:pStyle w:val="EndNoteBibliography"/>
        <w:spacing w:after="0"/>
        <w:ind w:left="720" w:hanging="720"/>
      </w:pPr>
      <w:r w:rsidRPr="00207D2B">
        <w:t xml:space="preserve">Miller-Rushing, A. J. &amp; R. B. Primack (2008) Global warming and flowering times in Thoreau's concord: A community perspective. </w:t>
      </w:r>
      <w:r w:rsidRPr="00207D2B">
        <w:rPr>
          <w:i/>
        </w:rPr>
        <w:t>Ecology,</w:t>
      </w:r>
      <w:r w:rsidRPr="00207D2B">
        <w:t xml:space="preserve"> 89</w:t>
      </w:r>
      <w:r w:rsidRPr="00207D2B">
        <w:rPr>
          <w:b/>
        </w:rPr>
        <w:t>,</w:t>
      </w:r>
      <w:r w:rsidRPr="00207D2B">
        <w:t xml:space="preserve"> 332-341.</w:t>
      </w:r>
    </w:p>
    <w:p w14:paraId="5D36D3AE" w14:textId="77777777" w:rsidR="00207D2B" w:rsidRPr="00207D2B" w:rsidRDefault="00207D2B" w:rsidP="00207D2B">
      <w:pPr>
        <w:pStyle w:val="EndNoteBibliography"/>
        <w:spacing w:after="0"/>
        <w:ind w:left="720" w:hanging="720"/>
      </w:pPr>
      <w:r w:rsidRPr="00207D2B">
        <w:t>Pachauri, R. K. &amp; L. A. Meyer. 2014. Climate Change 2014: Synthesis Report. Contribution of Working Groups I, II, and III to the Fifth Assessment Report of the Intergovernmental Panel on Climate Change., 151. Geneva, Switzerland: IPCC.</w:t>
      </w:r>
    </w:p>
    <w:p w14:paraId="07918628" w14:textId="77777777" w:rsidR="00207D2B" w:rsidRPr="00207D2B" w:rsidRDefault="00207D2B" w:rsidP="00207D2B">
      <w:pPr>
        <w:pStyle w:val="EndNoteBibliography"/>
        <w:spacing w:after="0"/>
        <w:ind w:left="720" w:hanging="720"/>
      </w:pPr>
      <w:r w:rsidRPr="00207D2B">
        <w:t xml:space="preserve">Parmesan, C. (2006) Ecological and evolutionary responses to recent climate change. </w:t>
      </w:r>
      <w:r w:rsidRPr="00207D2B">
        <w:rPr>
          <w:i/>
        </w:rPr>
        <w:t>Annual Review of Ecology Evolution and Systematics,</w:t>
      </w:r>
      <w:r w:rsidRPr="00207D2B">
        <w:t xml:space="preserve"> 37</w:t>
      </w:r>
      <w:r w:rsidRPr="00207D2B">
        <w:rPr>
          <w:b/>
        </w:rPr>
        <w:t>,</w:t>
      </w:r>
      <w:r w:rsidRPr="00207D2B">
        <w:t xml:space="preserve"> 637-669.</w:t>
      </w:r>
    </w:p>
    <w:p w14:paraId="100CDA14" w14:textId="77777777" w:rsidR="00207D2B" w:rsidRPr="00207D2B" w:rsidRDefault="00207D2B" w:rsidP="00207D2B">
      <w:pPr>
        <w:pStyle w:val="EndNoteBibliography"/>
        <w:spacing w:after="0"/>
        <w:ind w:left="720" w:hanging="720"/>
      </w:pPr>
      <w:r w:rsidRPr="00207D2B">
        <w:t xml:space="preserve">Patricola, C. M. &amp; K. H. Cook (2013) Mid-twenty-first century warm season climate change in the Central United States. Part I: regional and global model predictions. </w:t>
      </w:r>
      <w:r w:rsidRPr="00207D2B">
        <w:rPr>
          <w:i/>
        </w:rPr>
        <w:t>Climate dynamics,</w:t>
      </w:r>
      <w:r w:rsidRPr="00207D2B">
        <w:t xml:space="preserve"> 40</w:t>
      </w:r>
      <w:r w:rsidRPr="00207D2B">
        <w:rPr>
          <w:b/>
        </w:rPr>
        <w:t>,</w:t>
      </w:r>
      <w:r w:rsidRPr="00207D2B">
        <w:t xml:space="preserve"> 551-568.</w:t>
      </w:r>
    </w:p>
    <w:p w14:paraId="1B23755E" w14:textId="77777777" w:rsidR="00207D2B" w:rsidRPr="00207D2B" w:rsidRDefault="00207D2B" w:rsidP="00207D2B">
      <w:pPr>
        <w:pStyle w:val="EndNoteBibliography"/>
        <w:spacing w:after="0"/>
        <w:ind w:left="720" w:hanging="720"/>
      </w:pPr>
      <w:r w:rsidRPr="00207D2B">
        <w:t xml:space="preserve">Rathcke, B. &amp; E. P. Lacey (1985) PHENOLOGICAL PATTERNS OF TERRESTRIAL PLANTS. </w:t>
      </w:r>
      <w:r w:rsidRPr="00207D2B">
        <w:rPr>
          <w:i/>
        </w:rPr>
        <w:t>Annual Review of Ecology and Systematics,</w:t>
      </w:r>
      <w:r w:rsidRPr="00207D2B">
        <w:t xml:space="preserve"> 16</w:t>
      </w:r>
      <w:r w:rsidRPr="00207D2B">
        <w:rPr>
          <w:b/>
        </w:rPr>
        <w:t>,</w:t>
      </w:r>
      <w:r w:rsidRPr="00207D2B">
        <w:t xml:space="preserve"> 179-214.</w:t>
      </w:r>
    </w:p>
    <w:p w14:paraId="0E9B5A37" w14:textId="77777777" w:rsidR="00207D2B" w:rsidRPr="00207D2B" w:rsidRDefault="00207D2B" w:rsidP="00207D2B">
      <w:pPr>
        <w:pStyle w:val="EndNoteBibliography"/>
        <w:spacing w:after="0"/>
        <w:ind w:left="720" w:hanging="720"/>
      </w:pPr>
      <w:r w:rsidRPr="00207D2B">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207D2B">
        <w:rPr>
          <w:i/>
        </w:rPr>
        <w:t>Ecology and evolution,</w:t>
      </w:r>
      <w:r w:rsidRPr="00207D2B">
        <w:t xml:space="preserve"> 9</w:t>
      </w:r>
      <w:r w:rsidRPr="00207D2B">
        <w:rPr>
          <w:b/>
        </w:rPr>
        <w:t>,</w:t>
      </w:r>
      <w:r w:rsidRPr="00207D2B">
        <w:t xml:space="preserve"> 3637-3650.</w:t>
      </w:r>
    </w:p>
    <w:p w14:paraId="443B7596" w14:textId="77777777" w:rsidR="00207D2B" w:rsidRPr="00207D2B" w:rsidRDefault="00207D2B" w:rsidP="00207D2B">
      <w:pPr>
        <w:pStyle w:val="EndNoteBibliography"/>
        <w:spacing w:after="0"/>
        <w:ind w:left="720" w:hanging="720"/>
      </w:pPr>
      <w:r w:rsidRPr="00207D2B">
        <w:t xml:space="preserve">Schemske, D. W. (1977) Flowering Phenology and Seed Set in Claytonia virginica (Portulacaceae). </w:t>
      </w:r>
      <w:r w:rsidRPr="00207D2B">
        <w:rPr>
          <w:i/>
        </w:rPr>
        <w:t>Bulletin of the Torrey Botanical Club,</w:t>
      </w:r>
      <w:r w:rsidRPr="00207D2B">
        <w:t xml:space="preserve"> 104</w:t>
      </w:r>
      <w:r w:rsidRPr="00207D2B">
        <w:rPr>
          <w:b/>
        </w:rPr>
        <w:t>,</w:t>
      </w:r>
      <w:r w:rsidRPr="00207D2B">
        <w:t xml:space="preserve"> 254-263.</w:t>
      </w:r>
    </w:p>
    <w:p w14:paraId="76B3A3DA" w14:textId="77777777" w:rsidR="00207D2B" w:rsidRPr="00207D2B" w:rsidRDefault="00207D2B" w:rsidP="00207D2B">
      <w:pPr>
        <w:pStyle w:val="EndNoteBibliography"/>
        <w:spacing w:after="0"/>
        <w:ind w:left="720" w:hanging="720"/>
      </w:pPr>
      <w:r w:rsidRPr="00207D2B">
        <w:t xml:space="preserve">Schwartz, M. D., R. Ahas &amp; A. Aasa (2006) Onset of spring starting earlier across the Northern Hemisphere. </w:t>
      </w:r>
      <w:r w:rsidRPr="00207D2B">
        <w:rPr>
          <w:i/>
        </w:rPr>
        <w:t>Global Change Biology,</w:t>
      </w:r>
      <w:r w:rsidRPr="00207D2B">
        <w:t xml:space="preserve"> 12</w:t>
      </w:r>
      <w:r w:rsidRPr="00207D2B">
        <w:rPr>
          <w:b/>
        </w:rPr>
        <w:t>,</w:t>
      </w:r>
      <w:r w:rsidRPr="00207D2B">
        <w:t xml:space="preserve"> 343-351.</w:t>
      </w:r>
    </w:p>
    <w:p w14:paraId="768D9728" w14:textId="77777777" w:rsidR="00207D2B" w:rsidRPr="00207D2B" w:rsidRDefault="00207D2B" w:rsidP="00207D2B">
      <w:pPr>
        <w:pStyle w:val="EndNoteBibliography"/>
        <w:spacing w:after="0"/>
        <w:ind w:left="720" w:hanging="720"/>
      </w:pPr>
      <w:r w:rsidRPr="00207D2B">
        <w:lastRenderedPageBreak/>
        <w:t xml:space="preserve">Semenchuk, P. R., M. A. K. Gillespie, S. B. Rumpf, N. Baggesen, B. Elberling &amp; E. J. Cooper (2016) High Arctic plant phenology is determined by snowmelt patterns but duration of phenological periods is fixed: an example of periodicity. </w:t>
      </w:r>
      <w:r w:rsidRPr="00207D2B">
        <w:rPr>
          <w:i/>
        </w:rPr>
        <w:t>Environmental Research Letters,</w:t>
      </w:r>
      <w:r w:rsidRPr="00207D2B">
        <w:t xml:space="preserve"> 11.</w:t>
      </w:r>
    </w:p>
    <w:p w14:paraId="09361560" w14:textId="77777777" w:rsidR="00207D2B" w:rsidRPr="00207D2B" w:rsidRDefault="00207D2B" w:rsidP="00207D2B">
      <w:pPr>
        <w:pStyle w:val="EndNoteBibliography"/>
        <w:spacing w:after="0"/>
        <w:ind w:left="720" w:hanging="720"/>
      </w:pPr>
      <w:r w:rsidRPr="00207D2B">
        <w:t xml:space="preserve">Sherwood, J. A., D. M. Debinski, P. C. Caragea &amp; M. J. Germino (2017) Effects of experimentally reduced snowpack and passive warming on montane meadow plant phenology and floral resources. </w:t>
      </w:r>
      <w:r w:rsidRPr="00207D2B">
        <w:rPr>
          <w:i/>
        </w:rPr>
        <w:t>Ecosphere,</w:t>
      </w:r>
      <w:r w:rsidRPr="00207D2B">
        <w:t xml:space="preserve"> 8.</w:t>
      </w:r>
    </w:p>
    <w:p w14:paraId="1EC9E0D2" w14:textId="77777777" w:rsidR="00207D2B" w:rsidRPr="00207D2B" w:rsidRDefault="00207D2B" w:rsidP="00207D2B">
      <w:pPr>
        <w:pStyle w:val="EndNoteBibliography"/>
        <w:spacing w:after="0"/>
        <w:ind w:left="720" w:hanging="720"/>
      </w:pPr>
      <w:r w:rsidRPr="00207D2B">
        <w:t xml:space="preserve">Visser, M. E. &amp; P. Gienapp (2019) Evolutionary and demographic consequences of phenological mismatches. </w:t>
      </w:r>
      <w:r w:rsidRPr="00207D2B">
        <w:rPr>
          <w:i/>
        </w:rPr>
        <w:t>Nature Ecology &amp; Evolution,</w:t>
      </w:r>
      <w:r w:rsidRPr="00207D2B">
        <w:t xml:space="preserve"> 3</w:t>
      </w:r>
      <w:r w:rsidRPr="00207D2B">
        <w:rPr>
          <w:b/>
        </w:rPr>
        <w:t>,</w:t>
      </w:r>
      <w:r w:rsidRPr="00207D2B">
        <w:t xml:space="preserve"> 879-885.</w:t>
      </w:r>
    </w:p>
    <w:p w14:paraId="25D5F592" w14:textId="77777777" w:rsidR="00207D2B" w:rsidRPr="00207D2B" w:rsidRDefault="00207D2B" w:rsidP="00207D2B">
      <w:pPr>
        <w:pStyle w:val="EndNoteBibliography"/>
        <w:spacing w:after="0"/>
        <w:ind w:left="720" w:hanging="720"/>
      </w:pPr>
      <w:r w:rsidRPr="00207D2B">
        <w:t xml:space="preserve">Wang, X., T. Wang, H. Guo, D. Liu, Y. Zhao, T. Zhang, Q. Liu &amp; S. Piao (2018) Disentangling the mechanisms behind winter snow impact on vegetation activity in northern ecosystems. </w:t>
      </w:r>
      <w:r w:rsidRPr="00207D2B">
        <w:rPr>
          <w:i/>
        </w:rPr>
        <w:t>Global Change Biology,</w:t>
      </w:r>
      <w:r w:rsidRPr="00207D2B">
        <w:t xml:space="preserve"> 24</w:t>
      </w:r>
      <w:r w:rsidRPr="00207D2B">
        <w:rPr>
          <w:b/>
        </w:rPr>
        <w:t>,</w:t>
      </w:r>
      <w:r w:rsidRPr="00207D2B">
        <w:t xml:space="preserve"> 1651-1662.</w:t>
      </w:r>
    </w:p>
    <w:p w14:paraId="496A5777" w14:textId="77777777" w:rsidR="00207D2B" w:rsidRPr="00207D2B" w:rsidRDefault="00207D2B" w:rsidP="00207D2B">
      <w:pPr>
        <w:pStyle w:val="EndNoteBibliography"/>
        <w:ind w:left="720" w:hanging="720"/>
      </w:pPr>
      <w:r w:rsidRPr="00207D2B">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207D2B">
        <w:rPr>
          <w:i/>
        </w:rPr>
        <w:t>Nature,</w:t>
      </w:r>
      <w:r w:rsidRPr="00207D2B">
        <w:t xml:space="preserve"> 485</w:t>
      </w:r>
      <w:r w:rsidRPr="00207D2B">
        <w:rPr>
          <w:b/>
        </w:rPr>
        <w:t>,</w:t>
      </w:r>
      <w:r w:rsidRPr="00207D2B">
        <w:t xml:space="preserve"> 494-497.</w:t>
      </w:r>
    </w:p>
    <w:p w14:paraId="4F46B141" w14:textId="126F0D9F"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6324C71A" w14:textId="18BEBFF6" w:rsidR="001966FB" w:rsidRPr="0092017A" w:rsidRDefault="00AB7199" w:rsidP="00B825EC">
      <w:pPr>
        <w:spacing w:line="480" w:lineRule="auto"/>
        <w:rPr>
          <w:rFonts w:cs="Times New Roman"/>
          <w:sz w:val="24"/>
          <w:szCs w:val="24"/>
        </w:rPr>
      </w:pPr>
      <w:del w:id="102" w:author="Emma Chandler" w:date="2021-03-17T07:58:00Z">
        <w:r w:rsidRPr="0092017A" w:rsidDel="008A03DE">
          <w:rPr>
            <w:rFonts w:cs="Times New Roman"/>
            <w:color w:val="222222"/>
            <w:sz w:val="24"/>
            <w:szCs w:val="24"/>
            <w:shd w:val="clear" w:color="auto" w:fill="E5E8ED"/>
          </w:rPr>
          <w:delText>IPCC, 2014: Climate Change 2014: Synthesis Report. Contribution of Working Groups I, II and III to the Fifth Assessment Report of the Intergovernmental Panel on Climate Change [Core Writing Team, R.K. Pachauri and L.A. Meyer (eds.)]. IPCC, Geneva, Switzerland, 151 pp.</w:delText>
        </w:r>
      </w:del>
    </w:p>
    <w:p w14:paraId="26F0D148" w14:textId="77777777" w:rsidR="000553D2" w:rsidRDefault="000553D2" w:rsidP="00627B9E">
      <w:pPr>
        <w:spacing w:line="240" w:lineRule="auto"/>
        <w:rPr>
          <w:sz w:val="24"/>
          <w:szCs w:val="24"/>
        </w:rPr>
      </w:pPr>
      <w:r>
        <w:rPr>
          <w:sz w:val="24"/>
          <w:szCs w:val="24"/>
        </w:rPr>
        <w:br w:type="page"/>
      </w:r>
    </w:p>
    <w:p w14:paraId="7DA69103" w14:textId="0D739A3D" w:rsidR="00283262" w:rsidRPr="00283FF5" w:rsidRDefault="00283262" w:rsidP="00627B9E">
      <w:pPr>
        <w:spacing w:line="240" w:lineRule="auto"/>
        <w:rPr>
          <w:sz w:val="24"/>
          <w:szCs w:val="24"/>
        </w:rPr>
      </w:pPr>
      <w:commentRangeStart w:id="103"/>
      <w:r w:rsidRPr="00283FF5">
        <w:rPr>
          <w:sz w:val="24"/>
          <w:szCs w:val="24"/>
        </w:rPr>
        <w:lastRenderedPageBreak/>
        <w:t>Table 1</w:t>
      </w:r>
      <w:commentRangeEnd w:id="103"/>
      <w:r w:rsidR="00A00388">
        <w:rPr>
          <w:rStyle w:val="CommentReference"/>
        </w:rPr>
        <w:commentReference w:id="103"/>
      </w:r>
      <w:r w:rsidRPr="00283FF5">
        <w:rPr>
          <w:sz w:val="24"/>
          <w:szCs w:val="24"/>
        </w:rPr>
        <w:t xml:space="preserve">. Statistical summary of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Change w:id="104" w:author="Emma Chandler" w:date="2021-02-28T21:10:00Z">
          <w:tblPr>
            <w:tblStyle w:val="TableGrid"/>
            <w:tblW w:w="0" w:type="auto"/>
            <w:tblLayout w:type="fixed"/>
            <w:tblLook w:val="04A0" w:firstRow="1" w:lastRow="0" w:firstColumn="1" w:lastColumn="0" w:noHBand="0" w:noVBand="1"/>
          </w:tblPr>
        </w:tblPrChange>
      </w:tblPr>
      <w:tblGrid>
        <w:gridCol w:w="1885"/>
        <w:gridCol w:w="1620"/>
        <w:gridCol w:w="1501"/>
        <w:gridCol w:w="1269"/>
        <w:gridCol w:w="1203"/>
        <w:gridCol w:w="1067"/>
        <w:gridCol w:w="990"/>
        <w:tblGridChange w:id="105">
          <w:tblGrid>
            <w:gridCol w:w="2045"/>
            <w:gridCol w:w="1547"/>
            <w:gridCol w:w="1414"/>
            <w:gridCol w:w="1269"/>
            <w:gridCol w:w="1203"/>
            <w:gridCol w:w="996"/>
            <w:gridCol w:w="876"/>
          </w:tblGrid>
        </w:tblGridChange>
      </w:tblGrid>
      <w:tr w:rsidR="00627B9E" w:rsidRPr="00283FF5" w14:paraId="2051DC1E" w14:textId="77777777" w:rsidTr="004D42B2">
        <w:tc>
          <w:tcPr>
            <w:tcW w:w="1885" w:type="dxa"/>
            <w:tcPrChange w:id="106" w:author="Emma Chandler" w:date="2021-02-28T21:10:00Z">
              <w:tcPr>
                <w:tcW w:w="2045" w:type="dxa"/>
              </w:tcPr>
            </w:tcPrChange>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Change w:id="107" w:author="Emma Chandler" w:date="2021-02-28T21:10:00Z">
              <w:tcPr>
                <w:tcW w:w="1547" w:type="dxa"/>
              </w:tcPr>
            </w:tcPrChange>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Change w:id="108" w:author="Emma Chandler" w:date="2021-02-28T21:10:00Z">
              <w:tcPr>
                <w:tcW w:w="1414" w:type="dxa"/>
              </w:tcPr>
            </w:tcPrChange>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Change w:id="109" w:author="Emma Chandler" w:date="2021-02-28T21:10:00Z">
              <w:tcPr>
                <w:tcW w:w="1269" w:type="dxa"/>
              </w:tcPr>
            </w:tcPrChange>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Change w:id="110" w:author="Emma Chandler" w:date="2021-02-28T21:10:00Z">
              <w:tcPr>
                <w:tcW w:w="1203" w:type="dxa"/>
              </w:tcPr>
            </w:tcPrChange>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Change w:id="111" w:author="Emma Chandler" w:date="2021-02-28T21:10:00Z">
              <w:tcPr>
                <w:tcW w:w="996" w:type="dxa"/>
              </w:tcPr>
            </w:tcPrChange>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Change w:id="112" w:author="Emma Chandler" w:date="2021-02-28T21:10:00Z">
              <w:tcPr>
                <w:tcW w:w="876" w:type="dxa"/>
              </w:tcPr>
            </w:tcPrChange>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4D42B2">
        <w:tc>
          <w:tcPr>
            <w:tcW w:w="1885" w:type="dxa"/>
            <w:tcPrChange w:id="113" w:author="Emma Chandler" w:date="2021-02-28T21:10:00Z">
              <w:tcPr>
                <w:tcW w:w="2045" w:type="dxa"/>
              </w:tcPr>
            </w:tcPrChange>
          </w:tcPr>
          <w:p w14:paraId="2B29D48C" w14:textId="77777777" w:rsidR="0071556C" w:rsidRPr="00283FF5" w:rsidRDefault="0071556C" w:rsidP="00FA755C">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1620" w:type="dxa"/>
            <w:tcPrChange w:id="114" w:author="Emma Chandler" w:date="2021-02-28T21:10:00Z">
              <w:tcPr>
                <w:tcW w:w="1547" w:type="dxa"/>
              </w:tcPr>
            </w:tcPrChange>
          </w:tcPr>
          <w:p w14:paraId="5519E14E" w14:textId="5BFA49CA" w:rsidR="0071556C" w:rsidRPr="00283FF5" w:rsidRDefault="009A19D9" w:rsidP="00627B9E">
            <w:pPr>
              <w:spacing w:line="480" w:lineRule="auto"/>
              <w:jc w:val="center"/>
              <w:rPr>
                <w:sz w:val="24"/>
                <w:szCs w:val="24"/>
              </w:rPr>
            </w:pPr>
            <w:r>
              <w:rPr>
                <w:sz w:val="24"/>
                <w:szCs w:val="24"/>
              </w:rPr>
              <w:t>0.471**</w:t>
            </w:r>
          </w:p>
        </w:tc>
        <w:tc>
          <w:tcPr>
            <w:tcW w:w="1501" w:type="dxa"/>
            <w:tcPrChange w:id="115" w:author="Emma Chandler" w:date="2021-02-28T21:10:00Z">
              <w:tcPr>
                <w:tcW w:w="1414" w:type="dxa"/>
              </w:tcPr>
            </w:tcPrChange>
          </w:tcPr>
          <w:p w14:paraId="5B149670" w14:textId="6C354008" w:rsidR="0071556C" w:rsidRPr="00283FF5" w:rsidRDefault="009A19D9" w:rsidP="00627B9E">
            <w:pPr>
              <w:spacing w:line="480" w:lineRule="auto"/>
              <w:jc w:val="center"/>
              <w:rPr>
                <w:sz w:val="24"/>
                <w:szCs w:val="24"/>
              </w:rPr>
            </w:pPr>
            <w:r>
              <w:rPr>
                <w:sz w:val="24"/>
                <w:szCs w:val="24"/>
              </w:rPr>
              <w:t>0.178</w:t>
            </w:r>
          </w:p>
        </w:tc>
        <w:tc>
          <w:tcPr>
            <w:tcW w:w="1269" w:type="dxa"/>
            <w:tcPrChange w:id="116" w:author="Emma Chandler" w:date="2021-02-28T21:10:00Z">
              <w:tcPr>
                <w:tcW w:w="1269" w:type="dxa"/>
              </w:tcPr>
            </w:tcPrChange>
          </w:tcPr>
          <w:p w14:paraId="0FD960E9" w14:textId="11A8A9A4" w:rsidR="0071556C" w:rsidRPr="00283FF5" w:rsidRDefault="009A19D9" w:rsidP="00627B9E">
            <w:pPr>
              <w:spacing w:line="480" w:lineRule="auto"/>
              <w:jc w:val="center"/>
              <w:rPr>
                <w:sz w:val="24"/>
                <w:szCs w:val="24"/>
              </w:rPr>
            </w:pPr>
            <w:r>
              <w:rPr>
                <w:sz w:val="24"/>
                <w:szCs w:val="24"/>
              </w:rPr>
              <w:t>0.737***</w:t>
            </w:r>
          </w:p>
        </w:tc>
        <w:tc>
          <w:tcPr>
            <w:tcW w:w="1203" w:type="dxa"/>
            <w:tcPrChange w:id="117" w:author="Emma Chandler" w:date="2021-02-28T21:10:00Z">
              <w:tcPr>
                <w:tcW w:w="1203" w:type="dxa"/>
              </w:tcPr>
            </w:tcPrChange>
          </w:tcPr>
          <w:p w14:paraId="5476A99A" w14:textId="6AA980EF" w:rsidR="0071556C" w:rsidRPr="00283FF5" w:rsidRDefault="009A19D9" w:rsidP="00627B9E">
            <w:pPr>
              <w:spacing w:line="480" w:lineRule="auto"/>
              <w:jc w:val="center"/>
              <w:rPr>
                <w:sz w:val="24"/>
                <w:szCs w:val="24"/>
              </w:rPr>
            </w:pPr>
            <w:r>
              <w:rPr>
                <w:sz w:val="24"/>
                <w:szCs w:val="24"/>
              </w:rPr>
              <w:t>0.295</w:t>
            </w:r>
          </w:p>
        </w:tc>
        <w:tc>
          <w:tcPr>
            <w:tcW w:w="1067" w:type="dxa"/>
            <w:tcPrChange w:id="118" w:author="Emma Chandler" w:date="2021-02-28T21:10:00Z">
              <w:tcPr>
                <w:tcW w:w="996" w:type="dxa"/>
              </w:tcPr>
            </w:tcPrChange>
          </w:tcPr>
          <w:p w14:paraId="7ECBC12B" w14:textId="4720EE2A" w:rsidR="0071556C" w:rsidRPr="00283FF5" w:rsidRDefault="00261BA5" w:rsidP="00627B9E">
            <w:pPr>
              <w:spacing w:line="480" w:lineRule="auto"/>
              <w:jc w:val="center"/>
              <w:rPr>
                <w:sz w:val="24"/>
                <w:szCs w:val="24"/>
              </w:rPr>
            </w:pPr>
            <w:r>
              <w:rPr>
                <w:sz w:val="24"/>
                <w:szCs w:val="24"/>
              </w:rPr>
              <w:t>0</w:t>
            </w:r>
            <w:r w:rsidR="0071556C" w:rsidRPr="00283FF5">
              <w:rPr>
                <w:sz w:val="24"/>
                <w:szCs w:val="24"/>
              </w:rPr>
              <w:t>.139</w:t>
            </w:r>
          </w:p>
        </w:tc>
        <w:tc>
          <w:tcPr>
            <w:tcW w:w="990" w:type="dxa"/>
            <w:tcPrChange w:id="119" w:author="Emma Chandler" w:date="2021-02-28T21:10:00Z">
              <w:tcPr>
                <w:tcW w:w="876" w:type="dxa"/>
              </w:tcPr>
            </w:tcPrChange>
          </w:tcPr>
          <w:p w14:paraId="4D0CF6C0" w14:textId="39CB8C98"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3</w:t>
            </w:r>
          </w:p>
        </w:tc>
      </w:tr>
      <w:tr w:rsidR="00627B9E" w:rsidRPr="00283FF5" w14:paraId="64B4F4C3" w14:textId="77777777" w:rsidTr="004D42B2">
        <w:trPr>
          <w:trHeight w:val="359"/>
          <w:trPrChange w:id="120" w:author="Emma Chandler" w:date="2021-02-28T21:10:00Z">
            <w:trPr>
              <w:trHeight w:val="359"/>
            </w:trPr>
          </w:trPrChange>
        </w:trPr>
        <w:tc>
          <w:tcPr>
            <w:tcW w:w="1885" w:type="dxa"/>
            <w:tcPrChange w:id="121" w:author="Emma Chandler" w:date="2021-02-28T21:10:00Z">
              <w:tcPr>
                <w:tcW w:w="2045" w:type="dxa"/>
              </w:tcPr>
            </w:tcPrChange>
          </w:tcPr>
          <w:p w14:paraId="53C5A101" w14:textId="77777777" w:rsidR="0071556C" w:rsidRPr="00283FF5" w:rsidRDefault="0071556C" w:rsidP="00FA755C">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1620" w:type="dxa"/>
            <w:tcPrChange w:id="122" w:author="Emma Chandler" w:date="2021-02-28T21:10:00Z">
              <w:tcPr>
                <w:tcW w:w="1547" w:type="dxa"/>
              </w:tcPr>
            </w:tcPrChange>
          </w:tcPr>
          <w:p w14:paraId="77C475B0" w14:textId="63D4D19B" w:rsidR="0071556C" w:rsidRPr="00283FF5" w:rsidRDefault="009A19D9" w:rsidP="00627B9E">
            <w:pPr>
              <w:spacing w:line="480" w:lineRule="auto"/>
              <w:jc w:val="center"/>
              <w:rPr>
                <w:sz w:val="24"/>
                <w:szCs w:val="24"/>
              </w:rPr>
            </w:pPr>
            <w:r>
              <w:rPr>
                <w:sz w:val="24"/>
                <w:szCs w:val="24"/>
              </w:rPr>
              <w:t>0.281***</w:t>
            </w:r>
          </w:p>
        </w:tc>
        <w:tc>
          <w:tcPr>
            <w:tcW w:w="1501" w:type="dxa"/>
            <w:tcPrChange w:id="123" w:author="Emma Chandler" w:date="2021-02-28T21:10:00Z">
              <w:tcPr>
                <w:tcW w:w="1414" w:type="dxa"/>
              </w:tcPr>
            </w:tcPrChange>
          </w:tcPr>
          <w:p w14:paraId="4B8B19F6" w14:textId="655CFF1E" w:rsidR="0071556C" w:rsidRPr="00283FF5" w:rsidRDefault="009A19D9" w:rsidP="00627B9E">
            <w:pPr>
              <w:spacing w:line="480" w:lineRule="auto"/>
              <w:jc w:val="center"/>
              <w:rPr>
                <w:sz w:val="24"/>
                <w:szCs w:val="24"/>
              </w:rPr>
            </w:pPr>
            <w:r>
              <w:rPr>
                <w:sz w:val="24"/>
                <w:szCs w:val="24"/>
              </w:rPr>
              <w:t>0.066</w:t>
            </w:r>
          </w:p>
        </w:tc>
        <w:tc>
          <w:tcPr>
            <w:tcW w:w="1269" w:type="dxa"/>
            <w:tcPrChange w:id="124" w:author="Emma Chandler" w:date="2021-02-28T21:10:00Z">
              <w:tcPr>
                <w:tcW w:w="1269" w:type="dxa"/>
              </w:tcPr>
            </w:tcPrChange>
          </w:tcPr>
          <w:p w14:paraId="772E04FC" w14:textId="5875D160" w:rsidR="0071556C" w:rsidRPr="00283FF5" w:rsidRDefault="009A19D9" w:rsidP="00627B9E">
            <w:pPr>
              <w:spacing w:line="480" w:lineRule="auto"/>
              <w:jc w:val="center"/>
              <w:rPr>
                <w:sz w:val="24"/>
                <w:szCs w:val="24"/>
              </w:rPr>
            </w:pPr>
            <w:r>
              <w:rPr>
                <w:sz w:val="24"/>
                <w:szCs w:val="24"/>
              </w:rPr>
              <w:t>0.427***</w:t>
            </w:r>
          </w:p>
        </w:tc>
        <w:tc>
          <w:tcPr>
            <w:tcW w:w="1203" w:type="dxa"/>
            <w:tcPrChange w:id="125" w:author="Emma Chandler" w:date="2021-02-28T21:10:00Z">
              <w:tcPr>
                <w:tcW w:w="1203" w:type="dxa"/>
              </w:tcPr>
            </w:tcPrChange>
          </w:tcPr>
          <w:p w14:paraId="3A6D02BA" w14:textId="0833BD03" w:rsidR="0071556C" w:rsidRPr="00283FF5" w:rsidRDefault="009A19D9" w:rsidP="00627B9E">
            <w:pPr>
              <w:spacing w:line="480" w:lineRule="auto"/>
              <w:jc w:val="center"/>
              <w:rPr>
                <w:sz w:val="24"/>
                <w:szCs w:val="24"/>
              </w:rPr>
            </w:pPr>
            <w:r>
              <w:rPr>
                <w:sz w:val="24"/>
                <w:szCs w:val="24"/>
              </w:rPr>
              <w:t>0.348</w:t>
            </w:r>
          </w:p>
        </w:tc>
        <w:tc>
          <w:tcPr>
            <w:tcW w:w="1067" w:type="dxa"/>
            <w:tcPrChange w:id="126" w:author="Emma Chandler" w:date="2021-02-28T21:10:00Z">
              <w:tcPr>
                <w:tcW w:w="996" w:type="dxa"/>
              </w:tcPr>
            </w:tcPrChange>
          </w:tcPr>
          <w:p w14:paraId="5FBE884A" w14:textId="264AA7E3" w:rsidR="0071556C" w:rsidRPr="00283FF5" w:rsidRDefault="005E2D5B" w:rsidP="00627B9E">
            <w:pPr>
              <w:spacing w:line="480" w:lineRule="auto"/>
              <w:jc w:val="center"/>
              <w:rPr>
                <w:sz w:val="24"/>
                <w:szCs w:val="24"/>
              </w:rPr>
            </w:pPr>
            <w:r>
              <w:rPr>
                <w:sz w:val="24"/>
                <w:szCs w:val="24"/>
              </w:rPr>
              <w:t>0</w:t>
            </w:r>
            <w:r w:rsidR="0071556C" w:rsidRPr="00283FF5">
              <w:rPr>
                <w:sz w:val="24"/>
                <w:szCs w:val="24"/>
              </w:rPr>
              <w:t>.098</w:t>
            </w:r>
          </w:p>
        </w:tc>
        <w:tc>
          <w:tcPr>
            <w:tcW w:w="990" w:type="dxa"/>
            <w:tcPrChange w:id="127" w:author="Emma Chandler" w:date="2021-02-28T21:10:00Z">
              <w:tcPr>
                <w:tcW w:w="876" w:type="dxa"/>
              </w:tcPr>
            </w:tcPrChange>
          </w:tcPr>
          <w:p w14:paraId="53557685" w14:textId="3246DD32"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3</w:t>
            </w:r>
          </w:p>
        </w:tc>
      </w:tr>
      <w:tr w:rsidR="00627B9E" w:rsidRPr="00283FF5" w14:paraId="1F2C7613" w14:textId="77777777" w:rsidTr="004D42B2">
        <w:tc>
          <w:tcPr>
            <w:tcW w:w="1885" w:type="dxa"/>
            <w:tcPrChange w:id="128" w:author="Emma Chandler" w:date="2021-02-28T21:10:00Z">
              <w:tcPr>
                <w:tcW w:w="2045" w:type="dxa"/>
              </w:tcPr>
            </w:tcPrChange>
          </w:tcPr>
          <w:p w14:paraId="0D1EBC4D" w14:textId="669FC046" w:rsidR="00944625" w:rsidRPr="00944625" w:rsidRDefault="0071556C" w:rsidP="00FA755C">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1620" w:type="dxa"/>
            <w:tcPrChange w:id="129" w:author="Emma Chandler" w:date="2021-02-28T21:10:00Z">
              <w:tcPr>
                <w:tcW w:w="1547" w:type="dxa"/>
              </w:tcPr>
            </w:tcPrChange>
          </w:tcPr>
          <w:p w14:paraId="2EFED6BA" w14:textId="4181D174" w:rsidR="0071556C" w:rsidRPr="00283FF5" w:rsidRDefault="009A19D9" w:rsidP="00627B9E">
            <w:pPr>
              <w:spacing w:line="480" w:lineRule="auto"/>
              <w:jc w:val="center"/>
              <w:rPr>
                <w:sz w:val="24"/>
                <w:szCs w:val="24"/>
              </w:rPr>
            </w:pPr>
            <w:r>
              <w:rPr>
                <w:sz w:val="24"/>
                <w:szCs w:val="24"/>
              </w:rPr>
              <w:t>0.508***</w:t>
            </w:r>
          </w:p>
        </w:tc>
        <w:tc>
          <w:tcPr>
            <w:tcW w:w="1501" w:type="dxa"/>
            <w:tcPrChange w:id="130" w:author="Emma Chandler" w:date="2021-02-28T21:10:00Z">
              <w:tcPr>
                <w:tcW w:w="1414" w:type="dxa"/>
              </w:tcPr>
            </w:tcPrChange>
          </w:tcPr>
          <w:p w14:paraId="06B1D6A7" w14:textId="3E1ECEB5" w:rsidR="0071556C" w:rsidRPr="00283FF5" w:rsidRDefault="009A19D9" w:rsidP="00627B9E">
            <w:pPr>
              <w:spacing w:line="480" w:lineRule="auto"/>
              <w:jc w:val="center"/>
              <w:rPr>
                <w:sz w:val="24"/>
                <w:szCs w:val="24"/>
              </w:rPr>
            </w:pPr>
            <w:r>
              <w:rPr>
                <w:sz w:val="24"/>
                <w:szCs w:val="24"/>
              </w:rPr>
              <w:t>0.098</w:t>
            </w:r>
          </w:p>
        </w:tc>
        <w:tc>
          <w:tcPr>
            <w:tcW w:w="1269" w:type="dxa"/>
            <w:tcPrChange w:id="131" w:author="Emma Chandler" w:date="2021-02-28T21:10:00Z">
              <w:tcPr>
                <w:tcW w:w="1269" w:type="dxa"/>
              </w:tcPr>
            </w:tcPrChange>
          </w:tcPr>
          <w:p w14:paraId="0F25A11E" w14:textId="55968D7C" w:rsidR="0071556C" w:rsidRPr="00283FF5" w:rsidRDefault="009A19D9" w:rsidP="00627B9E">
            <w:pPr>
              <w:spacing w:line="480" w:lineRule="auto"/>
              <w:jc w:val="center"/>
              <w:rPr>
                <w:sz w:val="24"/>
                <w:szCs w:val="24"/>
              </w:rPr>
            </w:pPr>
            <w:r>
              <w:rPr>
                <w:sz w:val="24"/>
                <w:szCs w:val="24"/>
              </w:rPr>
              <w:t>0.595***</w:t>
            </w:r>
          </w:p>
        </w:tc>
        <w:tc>
          <w:tcPr>
            <w:tcW w:w="1203" w:type="dxa"/>
            <w:tcPrChange w:id="132" w:author="Emma Chandler" w:date="2021-02-28T21:10:00Z">
              <w:tcPr>
                <w:tcW w:w="1203" w:type="dxa"/>
              </w:tcPr>
            </w:tcPrChange>
          </w:tcPr>
          <w:p w14:paraId="589A20EA" w14:textId="19A03026" w:rsidR="009A19D9" w:rsidRPr="00283FF5" w:rsidRDefault="009A19D9" w:rsidP="00627B9E">
            <w:pPr>
              <w:spacing w:line="480" w:lineRule="auto"/>
              <w:jc w:val="center"/>
              <w:rPr>
                <w:sz w:val="24"/>
                <w:szCs w:val="24"/>
              </w:rPr>
            </w:pPr>
            <w:r>
              <w:rPr>
                <w:sz w:val="24"/>
                <w:szCs w:val="24"/>
              </w:rPr>
              <w:t>0.679</w:t>
            </w:r>
          </w:p>
        </w:tc>
        <w:tc>
          <w:tcPr>
            <w:tcW w:w="1067" w:type="dxa"/>
            <w:tcPrChange w:id="133" w:author="Emma Chandler" w:date="2021-02-28T21:10:00Z">
              <w:tcPr>
                <w:tcW w:w="996" w:type="dxa"/>
              </w:tcPr>
            </w:tcPrChange>
          </w:tcPr>
          <w:p w14:paraId="6F2A992E" w14:textId="63A0A0ED" w:rsidR="0071556C" w:rsidRPr="00283FF5" w:rsidRDefault="00261BA5" w:rsidP="00627B9E">
            <w:pPr>
              <w:spacing w:line="480" w:lineRule="auto"/>
              <w:jc w:val="center"/>
              <w:rPr>
                <w:sz w:val="24"/>
                <w:szCs w:val="24"/>
              </w:rPr>
            </w:pPr>
            <w:r>
              <w:rPr>
                <w:sz w:val="24"/>
                <w:szCs w:val="24"/>
              </w:rPr>
              <w:t>0</w:t>
            </w:r>
            <w:r w:rsidR="0071556C" w:rsidRPr="00283FF5">
              <w:rPr>
                <w:sz w:val="24"/>
                <w:szCs w:val="24"/>
              </w:rPr>
              <w:t>.345</w:t>
            </w:r>
          </w:p>
        </w:tc>
        <w:tc>
          <w:tcPr>
            <w:tcW w:w="990" w:type="dxa"/>
            <w:tcPrChange w:id="134" w:author="Emma Chandler" w:date="2021-02-28T21:10:00Z">
              <w:tcPr>
                <w:tcW w:w="876" w:type="dxa"/>
              </w:tcPr>
            </w:tcPrChange>
          </w:tcPr>
          <w:p w14:paraId="47443C35" w14:textId="244A952B" w:rsidR="0071556C" w:rsidRPr="00283FF5" w:rsidRDefault="00261BA5" w:rsidP="00627B9E">
            <w:pPr>
              <w:spacing w:line="480" w:lineRule="auto"/>
              <w:jc w:val="center"/>
              <w:rPr>
                <w:sz w:val="24"/>
                <w:szCs w:val="24"/>
              </w:rPr>
            </w:pPr>
            <w:r>
              <w:rPr>
                <w:sz w:val="24"/>
                <w:szCs w:val="24"/>
              </w:rPr>
              <w:t>0</w:t>
            </w:r>
            <w:r w:rsidR="0071556C" w:rsidRPr="00283FF5">
              <w:rPr>
                <w:sz w:val="24"/>
                <w:szCs w:val="24"/>
              </w:rPr>
              <w:t>.066</w:t>
            </w:r>
          </w:p>
        </w:tc>
      </w:tr>
      <w:tr w:rsidR="00627B9E" w:rsidRPr="00283FF5" w14:paraId="4EF4D74B" w14:textId="77777777" w:rsidTr="004D42B2">
        <w:tc>
          <w:tcPr>
            <w:tcW w:w="1885" w:type="dxa"/>
            <w:tcPrChange w:id="135" w:author="Emma Chandler" w:date="2021-02-28T21:10:00Z">
              <w:tcPr>
                <w:tcW w:w="2045" w:type="dxa"/>
              </w:tcPr>
            </w:tcPrChange>
          </w:tcPr>
          <w:p w14:paraId="07BA8AD3" w14:textId="77777777" w:rsidR="0071556C" w:rsidRPr="00283FF5" w:rsidRDefault="0071556C" w:rsidP="00FA755C">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1620" w:type="dxa"/>
            <w:tcPrChange w:id="136" w:author="Emma Chandler" w:date="2021-02-28T21:10:00Z">
              <w:tcPr>
                <w:tcW w:w="1547" w:type="dxa"/>
              </w:tcPr>
            </w:tcPrChange>
          </w:tcPr>
          <w:p w14:paraId="35558CA4" w14:textId="5C817E40" w:rsidR="0071556C" w:rsidRPr="00283FF5" w:rsidRDefault="009A19D9" w:rsidP="00627B9E">
            <w:pPr>
              <w:spacing w:line="480" w:lineRule="auto"/>
              <w:jc w:val="center"/>
              <w:rPr>
                <w:sz w:val="24"/>
                <w:szCs w:val="24"/>
              </w:rPr>
            </w:pPr>
            <w:r>
              <w:rPr>
                <w:sz w:val="24"/>
                <w:szCs w:val="24"/>
              </w:rPr>
              <w:t>0.405***</w:t>
            </w:r>
          </w:p>
        </w:tc>
        <w:tc>
          <w:tcPr>
            <w:tcW w:w="1501" w:type="dxa"/>
            <w:tcPrChange w:id="137" w:author="Emma Chandler" w:date="2021-02-28T21:10:00Z">
              <w:tcPr>
                <w:tcW w:w="1414" w:type="dxa"/>
              </w:tcPr>
            </w:tcPrChange>
          </w:tcPr>
          <w:p w14:paraId="48A8AD9D" w14:textId="2E51C97D" w:rsidR="0071556C" w:rsidRPr="00283FF5" w:rsidRDefault="009A19D9" w:rsidP="00627B9E">
            <w:pPr>
              <w:spacing w:line="480" w:lineRule="auto"/>
              <w:jc w:val="center"/>
              <w:rPr>
                <w:sz w:val="24"/>
                <w:szCs w:val="24"/>
              </w:rPr>
            </w:pPr>
            <w:r>
              <w:rPr>
                <w:sz w:val="24"/>
                <w:szCs w:val="24"/>
              </w:rPr>
              <w:t>0.139*</w:t>
            </w:r>
          </w:p>
        </w:tc>
        <w:tc>
          <w:tcPr>
            <w:tcW w:w="1269" w:type="dxa"/>
            <w:tcPrChange w:id="138" w:author="Emma Chandler" w:date="2021-02-28T21:10:00Z">
              <w:tcPr>
                <w:tcW w:w="1269" w:type="dxa"/>
              </w:tcPr>
            </w:tcPrChange>
          </w:tcPr>
          <w:p w14:paraId="48517181" w14:textId="136F56C7" w:rsidR="0071556C" w:rsidRPr="00283FF5" w:rsidRDefault="009A19D9" w:rsidP="00627B9E">
            <w:pPr>
              <w:spacing w:line="480" w:lineRule="auto"/>
              <w:jc w:val="center"/>
              <w:rPr>
                <w:sz w:val="24"/>
                <w:szCs w:val="24"/>
              </w:rPr>
            </w:pPr>
            <w:r>
              <w:rPr>
                <w:sz w:val="24"/>
                <w:szCs w:val="24"/>
              </w:rPr>
              <w:t>0.319*</w:t>
            </w:r>
          </w:p>
        </w:tc>
        <w:tc>
          <w:tcPr>
            <w:tcW w:w="1203" w:type="dxa"/>
            <w:tcPrChange w:id="139" w:author="Emma Chandler" w:date="2021-02-28T21:10:00Z">
              <w:tcPr>
                <w:tcW w:w="1203" w:type="dxa"/>
              </w:tcPr>
            </w:tcPrChange>
          </w:tcPr>
          <w:p w14:paraId="5683C682" w14:textId="359ACBBA" w:rsidR="0071556C" w:rsidRPr="00283FF5" w:rsidRDefault="009A19D9" w:rsidP="00627B9E">
            <w:pPr>
              <w:spacing w:line="480" w:lineRule="auto"/>
              <w:jc w:val="center"/>
              <w:rPr>
                <w:sz w:val="24"/>
                <w:szCs w:val="24"/>
              </w:rPr>
            </w:pPr>
            <w:r>
              <w:rPr>
                <w:sz w:val="24"/>
                <w:szCs w:val="24"/>
              </w:rPr>
              <w:t>0.146</w:t>
            </w:r>
          </w:p>
        </w:tc>
        <w:tc>
          <w:tcPr>
            <w:tcW w:w="1067" w:type="dxa"/>
            <w:tcPrChange w:id="140" w:author="Emma Chandler" w:date="2021-02-28T21:10:00Z">
              <w:tcPr>
                <w:tcW w:w="996" w:type="dxa"/>
              </w:tcPr>
            </w:tcPrChange>
          </w:tcPr>
          <w:p w14:paraId="1A6C84EA" w14:textId="029FD86C" w:rsidR="0071556C" w:rsidRPr="00283FF5" w:rsidRDefault="005E2D5B" w:rsidP="00627B9E">
            <w:pPr>
              <w:spacing w:line="480" w:lineRule="auto"/>
              <w:jc w:val="center"/>
              <w:rPr>
                <w:sz w:val="24"/>
                <w:szCs w:val="24"/>
              </w:rPr>
            </w:pPr>
            <w:r>
              <w:rPr>
                <w:sz w:val="24"/>
                <w:szCs w:val="24"/>
              </w:rPr>
              <w:t>0</w:t>
            </w:r>
            <w:r w:rsidR="0071556C" w:rsidRPr="00283FF5">
              <w:rPr>
                <w:sz w:val="24"/>
                <w:szCs w:val="24"/>
              </w:rPr>
              <w:t>.059</w:t>
            </w:r>
          </w:p>
        </w:tc>
        <w:tc>
          <w:tcPr>
            <w:tcW w:w="990" w:type="dxa"/>
            <w:tcPrChange w:id="141" w:author="Emma Chandler" w:date="2021-02-28T21:10:00Z">
              <w:tcPr>
                <w:tcW w:w="876" w:type="dxa"/>
              </w:tcPr>
            </w:tcPrChange>
          </w:tcPr>
          <w:p w14:paraId="6DF3BF4A" w14:textId="50DD69E0"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0</w:t>
            </w:r>
          </w:p>
        </w:tc>
      </w:tr>
      <w:tr w:rsidR="00627B9E" w:rsidRPr="00283FF5" w14:paraId="7CE020BE" w14:textId="77777777" w:rsidTr="004D42B2">
        <w:tc>
          <w:tcPr>
            <w:tcW w:w="1885" w:type="dxa"/>
            <w:tcPrChange w:id="142" w:author="Emma Chandler" w:date="2021-02-28T21:10:00Z">
              <w:tcPr>
                <w:tcW w:w="2045" w:type="dxa"/>
              </w:tcPr>
            </w:tcPrChange>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Change w:id="143" w:author="Emma Chandler" w:date="2021-02-28T21:10:00Z">
              <w:tcPr>
                <w:tcW w:w="1547" w:type="dxa"/>
              </w:tcPr>
            </w:tcPrChange>
          </w:tcPr>
          <w:p w14:paraId="00F1DBFE" w14:textId="52F6B172" w:rsidR="0071556C" w:rsidRPr="00283FF5" w:rsidRDefault="009A19D9" w:rsidP="00627B9E">
            <w:pPr>
              <w:spacing w:line="480" w:lineRule="auto"/>
              <w:jc w:val="center"/>
              <w:rPr>
                <w:sz w:val="24"/>
                <w:szCs w:val="24"/>
              </w:rPr>
            </w:pPr>
            <w:r>
              <w:rPr>
                <w:sz w:val="24"/>
                <w:szCs w:val="24"/>
              </w:rPr>
              <w:t>0.281***</w:t>
            </w:r>
          </w:p>
        </w:tc>
        <w:tc>
          <w:tcPr>
            <w:tcW w:w="1501" w:type="dxa"/>
            <w:tcPrChange w:id="144" w:author="Emma Chandler" w:date="2021-02-28T21:10:00Z">
              <w:tcPr>
                <w:tcW w:w="1414" w:type="dxa"/>
              </w:tcPr>
            </w:tcPrChange>
          </w:tcPr>
          <w:p w14:paraId="0369A816" w14:textId="49069611" w:rsidR="0071556C" w:rsidRPr="00283FF5" w:rsidRDefault="009A19D9" w:rsidP="00627B9E">
            <w:pPr>
              <w:spacing w:line="480" w:lineRule="auto"/>
              <w:jc w:val="center"/>
              <w:rPr>
                <w:sz w:val="24"/>
                <w:szCs w:val="24"/>
              </w:rPr>
            </w:pPr>
            <w:r>
              <w:rPr>
                <w:sz w:val="24"/>
                <w:szCs w:val="24"/>
              </w:rPr>
              <w:t>0.066</w:t>
            </w:r>
          </w:p>
        </w:tc>
        <w:tc>
          <w:tcPr>
            <w:tcW w:w="1269" w:type="dxa"/>
            <w:tcPrChange w:id="145" w:author="Emma Chandler" w:date="2021-02-28T21:10:00Z">
              <w:tcPr>
                <w:tcW w:w="1269" w:type="dxa"/>
              </w:tcPr>
            </w:tcPrChange>
          </w:tcPr>
          <w:p w14:paraId="758988DC" w14:textId="44E726E5" w:rsidR="0071556C" w:rsidRPr="00283FF5" w:rsidRDefault="009A19D9" w:rsidP="00627B9E">
            <w:pPr>
              <w:spacing w:line="480" w:lineRule="auto"/>
              <w:jc w:val="center"/>
              <w:rPr>
                <w:sz w:val="24"/>
                <w:szCs w:val="24"/>
              </w:rPr>
            </w:pPr>
            <w:r>
              <w:rPr>
                <w:sz w:val="24"/>
                <w:szCs w:val="24"/>
              </w:rPr>
              <w:t>0.334**</w:t>
            </w:r>
          </w:p>
        </w:tc>
        <w:tc>
          <w:tcPr>
            <w:tcW w:w="1203" w:type="dxa"/>
            <w:tcPrChange w:id="146" w:author="Emma Chandler" w:date="2021-02-28T21:10:00Z">
              <w:tcPr>
                <w:tcW w:w="1203" w:type="dxa"/>
              </w:tcPr>
            </w:tcPrChange>
          </w:tcPr>
          <w:p w14:paraId="3715C68D" w14:textId="09EBBDC2" w:rsidR="0071556C" w:rsidRPr="00283FF5" w:rsidRDefault="009A19D9" w:rsidP="00627B9E">
            <w:pPr>
              <w:spacing w:line="480" w:lineRule="auto"/>
              <w:jc w:val="center"/>
              <w:rPr>
                <w:sz w:val="24"/>
                <w:szCs w:val="24"/>
              </w:rPr>
            </w:pPr>
            <w:r>
              <w:rPr>
                <w:sz w:val="24"/>
                <w:szCs w:val="24"/>
              </w:rPr>
              <w:t>0.405</w:t>
            </w:r>
          </w:p>
        </w:tc>
        <w:tc>
          <w:tcPr>
            <w:tcW w:w="1067" w:type="dxa"/>
            <w:tcPrChange w:id="147" w:author="Emma Chandler" w:date="2021-02-28T21:10:00Z">
              <w:tcPr>
                <w:tcW w:w="996" w:type="dxa"/>
              </w:tcPr>
            </w:tcPrChange>
          </w:tcPr>
          <w:p w14:paraId="32125211" w14:textId="5FC3E831"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4</w:t>
            </w:r>
          </w:p>
        </w:tc>
        <w:tc>
          <w:tcPr>
            <w:tcW w:w="990" w:type="dxa"/>
            <w:tcPrChange w:id="148" w:author="Emma Chandler" w:date="2021-02-28T21:10:00Z">
              <w:tcPr>
                <w:tcW w:w="876" w:type="dxa"/>
              </w:tcPr>
            </w:tcPrChange>
          </w:tcPr>
          <w:p w14:paraId="3DFDB7E4" w14:textId="59339B3A" w:rsidR="0071556C" w:rsidRPr="00283FF5" w:rsidRDefault="00261BA5" w:rsidP="00627B9E">
            <w:pPr>
              <w:spacing w:line="480" w:lineRule="auto"/>
              <w:jc w:val="center"/>
              <w:rPr>
                <w:sz w:val="24"/>
                <w:szCs w:val="24"/>
              </w:rPr>
            </w:pPr>
            <w:r>
              <w:rPr>
                <w:sz w:val="24"/>
                <w:szCs w:val="24"/>
              </w:rPr>
              <w:t>0</w:t>
            </w:r>
            <w:r w:rsidR="0071556C" w:rsidRPr="00283FF5">
              <w:rPr>
                <w:sz w:val="24"/>
                <w:szCs w:val="24"/>
              </w:rPr>
              <w:t>.027</w:t>
            </w:r>
          </w:p>
        </w:tc>
      </w:tr>
      <w:tr w:rsidR="00627B9E" w:rsidRPr="00283FF5" w14:paraId="5164095C" w14:textId="77777777" w:rsidTr="004D42B2">
        <w:tc>
          <w:tcPr>
            <w:tcW w:w="1885" w:type="dxa"/>
            <w:tcPrChange w:id="149" w:author="Emma Chandler" w:date="2021-02-28T21:10:00Z">
              <w:tcPr>
                <w:tcW w:w="2045" w:type="dxa"/>
              </w:tcPr>
            </w:tcPrChange>
          </w:tcPr>
          <w:p w14:paraId="4DC979A1" w14:textId="77777777" w:rsidR="0071556C" w:rsidRPr="00283FF5" w:rsidRDefault="0071556C" w:rsidP="00FA755C">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1620" w:type="dxa"/>
            <w:tcPrChange w:id="150" w:author="Emma Chandler" w:date="2021-02-28T21:10:00Z">
              <w:tcPr>
                <w:tcW w:w="1547" w:type="dxa"/>
              </w:tcPr>
            </w:tcPrChange>
          </w:tcPr>
          <w:p w14:paraId="6707A39B" w14:textId="1DBB0A6D" w:rsidR="0071556C" w:rsidRPr="00283FF5" w:rsidRDefault="009A19D9" w:rsidP="00627B9E">
            <w:pPr>
              <w:spacing w:line="480" w:lineRule="auto"/>
              <w:jc w:val="center"/>
              <w:rPr>
                <w:sz w:val="24"/>
                <w:szCs w:val="24"/>
              </w:rPr>
            </w:pPr>
            <w:r>
              <w:rPr>
                <w:sz w:val="24"/>
                <w:szCs w:val="24"/>
              </w:rPr>
              <w:t>0.553***</w:t>
            </w:r>
          </w:p>
        </w:tc>
        <w:tc>
          <w:tcPr>
            <w:tcW w:w="1501" w:type="dxa"/>
            <w:tcPrChange w:id="151" w:author="Emma Chandler" w:date="2021-02-28T21:10:00Z">
              <w:tcPr>
                <w:tcW w:w="1414" w:type="dxa"/>
              </w:tcPr>
            </w:tcPrChange>
          </w:tcPr>
          <w:p w14:paraId="61EEA0FB" w14:textId="5B9A0E6A" w:rsidR="0071556C" w:rsidRPr="00283FF5" w:rsidRDefault="009A19D9" w:rsidP="00627B9E">
            <w:pPr>
              <w:spacing w:line="480" w:lineRule="auto"/>
              <w:jc w:val="center"/>
              <w:rPr>
                <w:sz w:val="24"/>
                <w:szCs w:val="24"/>
              </w:rPr>
            </w:pPr>
            <w:r>
              <w:rPr>
                <w:sz w:val="24"/>
                <w:szCs w:val="24"/>
              </w:rPr>
              <w:t>0.056</w:t>
            </w:r>
          </w:p>
        </w:tc>
        <w:tc>
          <w:tcPr>
            <w:tcW w:w="1269" w:type="dxa"/>
            <w:tcPrChange w:id="152" w:author="Emma Chandler" w:date="2021-02-28T21:10:00Z">
              <w:tcPr>
                <w:tcW w:w="1269" w:type="dxa"/>
              </w:tcPr>
            </w:tcPrChange>
          </w:tcPr>
          <w:p w14:paraId="0E42E74C" w14:textId="2831BEDE" w:rsidR="0071556C" w:rsidRPr="00283FF5" w:rsidRDefault="009A19D9" w:rsidP="00627B9E">
            <w:pPr>
              <w:spacing w:line="480" w:lineRule="auto"/>
              <w:jc w:val="center"/>
              <w:rPr>
                <w:sz w:val="24"/>
                <w:szCs w:val="24"/>
              </w:rPr>
            </w:pPr>
            <w:r>
              <w:rPr>
                <w:sz w:val="24"/>
                <w:szCs w:val="24"/>
              </w:rPr>
              <w:t>-0.211</w:t>
            </w:r>
          </w:p>
        </w:tc>
        <w:tc>
          <w:tcPr>
            <w:tcW w:w="1203" w:type="dxa"/>
            <w:tcPrChange w:id="153" w:author="Emma Chandler" w:date="2021-02-28T21:10:00Z">
              <w:tcPr>
                <w:tcW w:w="1203" w:type="dxa"/>
              </w:tcPr>
            </w:tcPrChange>
          </w:tcPr>
          <w:p w14:paraId="7C11183F" w14:textId="397A4F4F" w:rsidR="0071556C" w:rsidRPr="00283FF5" w:rsidRDefault="009A19D9" w:rsidP="00627B9E">
            <w:pPr>
              <w:spacing w:line="480" w:lineRule="auto"/>
              <w:jc w:val="center"/>
              <w:rPr>
                <w:sz w:val="24"/>
                <w:szCs w:val="24"/>
              </w:rPr>
            </w:pPr>
            <w:r>
              <w:rPr>
                <w:sz w:val="24"/>
                <w:szCs w:val="24"/>
              </w:rPr>
              <w:t>1.288</w:t>
            </w:r>
          </w:p>
        </w:tc>
        <w:tc>
          <w:tcPr>
            <w:tcW w:w="1067" w:type="dxa"/>
            <w:tcPrChange w:id="154" w:author="Emma Chandler" w:date="2021-02-28T21:10:00Z">
              <w:tcPr>
                <w:tcW w:w="996" w:type="dxa"/>
              </w:tcPr>
            </w:tcPrChange>
          </w:tcPr>
          <w:p w14:paraId="454C0103" w14:textId="5C58D48F" w:rsidR="0071556C" w:rsidRPr="00283FF5" w:rsidRDefault="00261BA5" w:rsidP="00627B9E">
            <w:pPr>
              <w:spacing w:line="480" w:lineRule="auto"/>
              <w:jc w:val="center"/>
              <w:rPr>
                <w:sz w:val="24"/>
                <w:szCs w:val="24"/>
              </w:rPr>
            </w:pPr>
            <w:r>
              <w:rPr>
                <w:sz w:val="24"/>
                <w:szCs w:val="24"/>
              </w:rPr>
              <w:t>0</w:t>
            </w:r>
            <w:r w:rsidR="0071556C" w:rsidRPr="00283FF5">
              <w:rPr>
                <w:sz w:val="24"/>
                <w:szCs w:val="24"/>
              </w:rPr>
              <w:t>.712</w:t>
            </w:r>
          </w:p>
        </w:tc>
        <w:tc>
          <w:tcPr>
            <w:tcW w:w="990" w:type="dxa"/>
            <w:tcPrChange w:id="155" w:author="Emma Chandler" w:date="2021-02-28T21:10:00Z">
              <w:tcPr>
                <w:tcW w:w="876" w:type="dxa"/>
              </w:tcPr>
            </w:tcPrChange>
          </w:tcPr>
          <w:p w14:paraId="2ABA1806" w14:textId="50F24477" w:rsidR="0071556C" w:rsidRPr="00283FF5" w:rsidRDefault="00261BA5" w:rsidP="00627B9E">
            <w:pPr>
              <w:spacing w:line="480" w:lineRule="auto"/>
              <w:jc w:val="center"/>
              <w:rPr>
                <w:sz w:val="24"/>
                <w:szCs w:val="24"/>
              </w:rPr>
            </w:pPr>
            <w:r>
              <w:rPr>
                <w:sz w:val="24"/>
                <w:szCs w:val="24"/>
              </w:rPr>
              <w:t>0.072</w:t>
            </w:r>
          </w:p>
        </w:tc>
      </w:tr>
      <w:tr w:rsidR="00627B9E" w:rsidRPr="00283FF5" w14:paraId="262B3DBE" w14:textId="77777777" w:rsidTr="004D42B2">
        <w:tc>
          <w:tcPr>
            <w:tcW w:w="1885" w:type="dxa"/>
            <w:tcPrChange w:id="156" w:author="Emma Chandler" w:date="2021-02-28T21:10:00Z">
              <w:tcPr>
                <w:tcW w:w="2045" w:type="dxa"/>
              </w:tcPr>
            </w:tcPrChange>
          </w:tcPr>
          <w:p w14:paraId="05C7E3B2" w14:textId="77777777" w:rsidR="0071556C" w:rsidRPr="00283FF5" w:rsidRDefault="0071556C" w:rsidP="00FA755C">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1620" w:type="dxa"/>
            <w:tcPrChange w:id="157" w:author="Emma Chandler" w:date="2021-02-28T21:10:00Z">
              <w:tcPr>
                <w:tcW w:w="1547" w:type="dxa"/>
              </w:tcPr>
            </w:tcPrChange>
          </w:tcPr>
          <w:p w14:paraId="7C610A16" w14:textId="4C0AEF29" w:rsidR="0071556C" w:rsidRPr="00283FF5" w:rsidRDefault="00140402" w:rsidP="00627B9E">
            <w:pPr>
              <w:spacing w:line="480" w:lineRule="auto"/>
              <w:jc w:val="center"/>
              <w:rPr>
                <w:sz w:val="24"/>
                <w:szCs w:val="24"/>
              </w:rPr>
            </w:pPr>
            <w:r>
              <w:rPr>
                <w:sz w:val="24"/>
                <w:szCs w:val="24"/>
              </w:rPr>
              <w:t>0.553***</w:t>
            </w:r>
          </w:p>
        </w:tc>
        <w:tc>
          <w:tcPr>
            <w:tcW w:w="1501" w:type="dxa"/>
            <w:tcPrChange w:id="158" w:author="Emma Chandler" w:date="2021-02-28T21:10:00Z">
              <w:tcPr>
                <w:tcW w:w="1414" w:type="dxa"/>
              </w:tcPr>
            </w:tcPrChange>
          </w:tcPr>
          <w:p w14:paraId="6B4C0A0E" w14:textId="41AEA394" w:rsidR="0071556C" w:rsidRPr="00283FF5" w:rsidRDefault="00140402" w:rsidP="00627B9E">
            <w:pPr>
              <w:spacing w:line="480" w:lineRule="auto"/>
              <w:jc w:val="center"/>
              <w:rPr>
                <w:sz w:val="24"/>
                <w:szCs w:val="24"/>
              </w:rPr>
            </w:pPr>
            <w:r>
              <w:rPr>
                <w:sz w:val="24"/>
                <w:szCs w:val="24"/>
              </w:rPr>
              <w:t>0.056</w:t>
            </w:r>
          </w:p>
        </w:tc>
        <w:tc>
          <w:tcPr>
            <w:tcW w:w="1269" w:type="dxa"/>
            <w:tcPrChange w:id="159" w:author="Emma Chandler" w:date="2021-02-28T21:10:00Z">
              <w:tcPr>
                <w:tcW w:w="1269" w:type="dxa"/>
              </w:tcPr>
            </w:tcPrChange>
          </w:tcPr>
          <w:p w14:paraId="79B99037" w14:textId="4197CF96" w:rsidR="0071556C" w:rsidRPr="00283FF5" w:rsidRDefault="00140402" w:rsidP="00627B9E">
            <w:pPr>
              <w:spacing w:line="480" w:lineRule="auto"/>
              <w:jc w:val="center"/>
              <w:rPr>
                <w:sz w:val="24"/>
                <w:szCs w:val="24"/>
              </w:rPr>
            </w:pPr>
            <w:r>
              <w:rPr>
                <w:sz w:val="24"/>
                <w:szCs w:val="24"/>
              </w:rPr>
              <w:t>0.486***</w:t>
            </w:r>
          </w:p>
        </w:tc>
        <w:tc>
          <w:tcPr>
            <w:tcW w:w="1203" w:type="dxa"/>
            <w:tcPrChange w:id="160" w:author="Emma Chandler" w:date="2021-02-28T21:10:00Z">
              <w:tcPr>
                <w:tcW w:w="1203" w:type="dxa"/>
              </w:tcPr>
            </w:tcPrChange>
          </w:tcPr>
          <w:p w14:paraId="3532BF59" w14:textId="4DFE1A76" w:rsidR="0071556C" w:rsidRPr="00283FF5" w:rsidRDefault="00140402" w:rsidP="00627B9E">
            <w:pPr>
              <w:spacing w:line="480" w:lineRule="auto"/>
              <w:jc w:val="center"/>
              <w:rPr>
                <w:sz w:val="24"/>
                <w:szCs w:val="24"/>
              </w:rPr>
            </w:pPr>
            <w:r>
              <w:rPr>
                <w:sz w:val="24"/>
                <w:szCs w:val="24"/>
              </w:rPr>
              <w:t>-0.061</w:t>
            </w:r>
          </w:p>
        </w:tc>
        <w:tc>
          <w:tcPr>
            <w:tcW w:w="1067" w:type="dxa"/>
            <w:tcPrChange w:id="161" w:author="Emma Chandler" w:date="2021-02-28T21:10:00Z">
              <w:tcPr>
                <w:tcW w:w="996" w:type="dxa"/>
              </w:tcPr>
            </w:tcPrChange>
          </w:tcPr>
          <w:p w14:paraId="6076CBE6" w14:textId="7939719A" w:rsidR="0071556C" w:rsidRPr="00283FF5" w:rsidRDefault="005E2D5B" w:rsidP="00627B9E">
            <w:pPr>
              <w:spacing w:line="480" w:lineRule="auto"/>
              <w:jc w:val="center"/>
              <w:rPr>
                <w:sz w:val="24"/>
                <w:szCs w:val="24"/>
              </w:rPr>
            </w:pPr>
            <w:r>
              <w:rPr>
                <w:sz w:val="24"/>
                <w:szCs w:val="24"/>
              </w:rPr>
              <w:t>-0.033</w:t>
            </w:r>
          </w:p>
        </w:tc>
        <w:tc>
          <w:tcPr>
            <w:tcW w:w="990" w:type="dxa"/>
            <w:tcPrChange w:id="162" w:author="Emma Chandler" w:date="2021-02-28T21:10:00Z">
              <w:tcPr>
                <w:tcW w:w="876" w:type="dxa"/>
              </w:tcPr>
            </w:tcPrChange>
          </w:tcPr>
          <w:p w14:paraId="6A93008A" w14:textId="2BC82220" w:rsidR="0071556C" w:rsidRPr="00283FF5" w:rsidRDefault="005E2D5B" w:rsidP="00627B9E">
            <w:pPr>
              <w:spacing w:line="480" w:lineRule="auto"/>
              <w:jc w:val="center"/>
              <w:rPr>
                <w:sz w:val="24"/>
                <w:szCs w:val="24"/>
              </w:rPr>
            </w:pPr>
            <w:r>
              <w:rPr>
                <w:sz w:val="24"/>
                <w:szCs w:val="24"/>
              </w:rPr>
              <w:t>-0.003</w:t>
            </w:r>
          </w:p>
        </w:tc>
      </w:tr>
      <w:tr w:rsidR="00627B9E" w:rsidRPr="00283FF5" w14:paraId="196F6177" w14:textId="77777777" w:rsidTr="004D42B2">
        <w:tc>
          <w:tcPr>
            <w:tcW w:w="1885" w:type="dxa"/>
            <w:tcPrChange w:id="163" w:author="Emma Chandler" w:date="2021-02-28T21:10:00Z">
              <w:tcPr>
                <w:tcW w:w="2045" w:type="dxa"/>
              </w:tcPr>
            </w:tcPrChange>
          </w:tcPr>
          <w:p w14:paraId="63EC5D5D" w14:textId="77777777" w:rsidR="0071556C" w:rsidRPr="00283FF5" w:rsidRDefault="0071556C" w:rsidP="00FA755C">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1620" w:type="dxa"/>
            <w:tcPrChange w:id="164" w:author="Emma Chandler" w:date="2021-02-28T21:10:00Z">
              <w:tcPr>
                <w:tcW w:w="1547" w:type="dxa"/>
              </w:tcPr>
            </w:tcPrChange>
          </w:tcPr>
          <w:p w14:paraId="1EBAFBD3" w14:textId="3CF19FA9" w:rsidR="0071556C" w:rsidRPr="00283FF5" w:rsidRDefault="00140402" w:rsidP="00627B9E">
            <w:pPr>
              <w:spacing w:line="480" w:lineRule="auto"/>
              <w:jc w:val="center"/>
              <w:rPr>
                <w:sz w:val="24"/>
                <w:szCs w:val="24"/>
              </w:rPr>
            </w:pPr>
            <w:r>
              <w:rPr>
                <w:sz w:val="24"/>
                <w:szCs w:val="24"/>
              </w:rPr>
              <w:t>0.151**</w:t>
            </w:r>
          </w:p>
        </w:tc>
        <w:tc>
          <w:tcPr>
            <w:tcW w:w="1501" w:type="dxa"/>
            <w:tcPrChange w:id="165" w:author="Emma Chandler" w:date="2021-02-28T21:10:00Z">
              <w:tcPr>
                <w:tcW w:w="1414" w:type="dxa"/>
              </w:tcPr>
            </w:tcPrChange>
          </w:tcPr>
          <w:p w14:paraId="038E2C96" w14:textId="23A46084" w:rsidR="0071556C" w:rsidRPr="00283FF5" w:rsidRDefault="00140402" w:rsidP="00627B9E">
            <w:pPr>
              <w:spacing w:line="480" w:lineRule="auto"/>
              <w:jc w:val="center"/>
              <w:rPr>
                <w:sz w:val="24"/>
                <w:szCs w:val="24"/>
              </w:rPr>
            </w:pPr>
            <w:r>
              <w:rPr>
                <w:sz w:val="24"/>
                <w:szCs w:val="24"/>
              </w:rPr>
              <w:t>0.083*</w:t>
            </w:r>
          </w:p>
        </w:tc>
        <w:tc>
          <w:tcPr>
            <w:tcW w:w="1269" w:type="dxa"/>
            <w:tcPrChange w:id="166" w:author="Emma Chandler" w:date="2021-02-28T21:10:00Z">
              <w:tcPr>
                <w:tcW w:w="1269" w:type="dxa"/>
              </w:tcPr>
            </w:tcPrChange>
          </w:tcPr>
          <w:p w14:paraId="1C4C0407" w14:textId="522E9DA4" w:rsidR="0071556C" w:rsidRPr="00283FF5" w:rsidRDefault="00140402" w:rsidP="00627B9E">
            <w:pPr>
              <w:spacing w:line="480" w:lineRule="auto"/>
              <w:jc w:val="center"/>
              <w:rPr>
                <w:sz w:val="24"/>
                <w:szCs w:val="24"/>
              </w:rPr>
            </w:pPr>
            <w:r>
              <w:rPr>
                <w:sz w:val="24"/>
                <w:szCs w:val="24"/>
              </w:rPr>
              <w:t>-0.048</w:t>
            </w:r>
          </w:p>
        </w:tc>
        <w:tc>
          <w:tcPr>
            <w:tcW w:w="1203" w:type="dxa"/>
            <w:tcPrChange w:id="167" w:author="Emma Chandler" w:date="2021-02-28T21:10:00Z">
              <w:tcPr>
                <w:tcW w:w="1203" w:type="dxa"/>
              </w:tcPr>
            </w:tcPrChange>
          </w:tcPr>
          <w:p w14:paraId="11898811" w14:textId="75B051D7" w:rsidR="0071556C" w:rsidRPr="00283FF5" w:rsidRDefault="00140402" w:rsidP="00627B9E">
            <w:pPr>
              <w:spacing w:line="480" w:lineRule="auto"/>
              <w:jc w:val="center"/>
              <w:rPr>
                <w:sz w:val="24"/>
                <w:szCs w:val="24"/>
              </w:rPr>
            </w:pPr>
            <w:r>
              <w:rPr>
                <w:sz w:val="24"/>
                <w:szCs w:val="24"/>
              </w:rPr>
              <w:t>1.359</w:t>
            </w:r>
          </w:p>
        </w:tc>
        <w:tc>
          <w:tcPr>
            <w:tcW w:w="1067" w:type="dxa"/>
            <w:tcPrChange w:id="168" w:author="Emma Chandler" w:date="2021-02-28T21:10:00Z">
              <w:tcPr>
                <w:tcW w:w="996" w:type="dxa"/>
              </w:tcPr>
            </w:tcPrChange>
          </w:tcPr>
          <w:p w14:paraId="7DC6B397" w14:textId="2BD6ECA5" w:rsidR="0071556C" w:rsidRPr="00283FF5" w:rsidRDefault="005E2D5B" w:rsidP="00627B9E">
            <w:pPr>
              <w:spacing w:line="480" w:lineRule="auto"/>
              <w:jc w:val="center"/>
              <w:rPr>
                <w:sz w:val="24"/>
                <w:szCs w:val="24"/>
              </w:rPr>
            </w:pPr>
            <w:r>
              <w:rPr>
                <w:sz w:val="24"/>
                <w:szCs w:val="24"/>
              </w:rPr>
              <w:t>0</w:t>
            </w:r>
            <w:r w:rsidR="0071556C" w:rsidRPr="00283FF5">
              <w:rPr>
                <w:sz w:val="24"/>
                <w:szCs w:val="24"/>
              </w:rPr>
              <w:t>.205</w:t>
            </w:r>
          </w:p>
        </w:tc>
        <w:tc>
          <w:tcPr>
            <w:tcW w:w="990" w:type="dxa"/>
            <w:tcPrChange w:id="169" w:author="Emma Chandler" w:date="2021-02-28T21:10:00Z">
              <w:tcPr>
                <w:tcW w:w="876" w:type="dxa"/>
              </w:tcPr>
            </w:tcPrChange>
          </w:tcPr>
          <w:p w14:paraId="3F63CC8A" w14:textId="6F4130FB"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3</w:t>
            </w:r>
          </w:p>
        </w:tc>
      </w:tr>
      <w:tr w:rsidR="00627B9E" w:rsidRPr="00283FF5" w14:paraId="38A457AB" w14:textId="77777777" w:rsidTr="004D42B2">
        <w:tc>
          <w:tcPr>
            <w:tcW w:w="1885" w:type="dxa"/>
            <w:tcPrChange w:id="170" w:author="Emma Chandler" w:date="2021-02-28T21:10:00Z">
              <w:tcPr>
                <w:tcW w:w="2045" w:type="dxa"/>
              </w:tcPr>
            </w:tcPrChange>
          </w:tcPr>
          <w:p w14:paraId="60FAD271" w14:textId="77777777" w:rsidR="0071556C" w:rsidRPr="00283FF5" w:rsidRDefault="0071556C" w:rsidP="00FA755C">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1620" w:type="dxa"/>
            <w:tcPrChange w:id="171" w:author="Emma Chandler" w:date="2021-02-28T21:10:00Z">
              <w:tcPr>
                <w:tcW w:w="1547" w:type="dxa"/>
              </w:tcPr>
            </w:tcPrChange>
          </w:tcPr>
          <w:p w14:paraId="0401CC4A" w14:textId="5A829032" w:rsidR="0071556C" w:rsidRPr="00283FF5" w:rsidRDefault="00140402" w:rsidP="00627B9E">
            <w:pPr>
              <w:spacing w:line="480" w:lineRule="auto"/>
              <w:jc w:val="center"/>
              <w:rPr>
                <w:sz w:val="24"/>
                <w:szCs w:val="24"/>
              </w:rPr>
            </w:pPr>
            <w:r>
              <w:rPr>
                <w:sz w:val="24"/>
                <w:szCs w:val="24"/>
              </w:rPr>
              <w:t>0.427***</w:t>
            </w:r>
          </w:p>
        </w:tc>
        <w:tc>
          <w:tcPr>
            <w:tcW w:w="1501" w:type="dxa"/>
            <w:tcPrChange w:id="172" w:author="Emma Chandler" w:date="2021-02-28T21:10:00Z">
              <w:tcPr>
                <w:tcW w:w="1414" w:type="dxa"/>
              </w:tcPr>
            </w:tcPrChange>
          </w:tcPr>
          <w:p w14:paraId="424E5D17" w14:textId="0CC4422D" w:rsidR="0071556C" w:rsidRPr="00283FF5" w:rsidRDefault="00140402" w:rsidP="00627B9E">
            <w:pPr>
              <w:spacing w:line="480" w:lineRule="auto"/>
              <w:jc w:val="center"/>
              <w:rPr>
                <w:sz w:val="24"/>
                <w:szCs w:val="24"/>
              </w:rPr>
            </w:pPr>
            <w:r>
              <w:rPr>
                <w:sz w:val="24"/>
                <w:szCs w:val="24"/>
              </w:rPr>
              <w:t>0.102*</w:t>
            </w:r>
          </w:p>
        </w:tc>
        <w:tc>
          <w:tcPr>
            <w:tcW w:w="1269" w:type="dxa"/>
            <w:tcPrChange w:id="173" w:author="Emma Chandler" w:date="2021-02-28T21:10:00Z">
              <w:tcPr>
                <w:tcW w:w="1269" w:type="dxa"/>
              </w:tcPr>
            </w:tcPrChange>
          </w:tcPr>
          <w:p w14:paraId="4C2C959E" w14:textId="08EBD18F" w:rsidR="0071556C" w:rsidRPr="00283FF5" w:rsidRDefault="00140402" w:rsidP="00627B9E">
            <w:pPr>
              <w:spacing w:line="480" w:lineRule="auto"/>
              <w:jc w:val="center"/>
              <w:rPr>
                <w:sz w:val="24"/>
                <w:szCs w:val="24"/>
              </w:rPr>
            </w:pPr>
            <w:r>
              <w:rPr>
                <w:sz w:val="24"/>
                <w:szCs w:val="24"/>
              </w:rPr>
              <w:t>0.652***</w:t>
            </w:r>
          </w:p>
        </w:tc>
        <w:tc>
          <w:tcPr>
            <w:tcW w:w="1203" w:type="dxa"/>
            <w:tcPrChange w:id="174" w:author="Emma Chandler" w:date="2021-02-28T21:10:00Z">
              <w:tcPr>
                <w:tcW w:w="1203" w:type="dxa"/>
              </w:tcPr>
            </w:tcPrChange>
          </w:tcPr>
          <w:p w14:paraId="7BEBA6A0" w14:textId="027E5E9E" w:rsidR="0071556C" w:rsidRPr="00283FF5" w:rsidRDefault="00140402" w:rsidP="00627B9E">
            <w:pPr>
              <w:spacing w:line="480" w:lineRule="auto"/>
              <w:jc w:val="center"/>
              <w:rPr>
                <w:sz w:val="24"/>
                <w:szCs w:val="24"/>
              </w:rPr>
            </w:pPr>
            <w:r>
              <w:rPr>
                <w:sz w:val="24"/>
                <w:szCs w:val="24"/>
              </w:rPr>
              <w:t>0.307</w:t>
            </w:r>
          </w:p>
        </w:tc>
        <w:tc>
          <w:tcPr>
            <w:tcW w:w="1067" w:type="dxa"/>
            <w:tcPrChange w:id="175" w:author="Emma Chandler" w:date="2021-02-28T21:10:00Z">
              <w:tcPr>
                <w:tcW w:w="996" w:type="dxa"/>
              </w:tcPr>
            </w:tcPrChange>
          </w:tcPr>
          <w:p w14:paraId="11682C72" w14:textId="3301127B" w:rsidR="0071556C" w:rsidRPr="00283FF5" w:rsidRDefault="009A2DBE" w:rsidP="00627B9E">
            <w:pPr>
              <w:spacing w:line="480" w:lineRule="auto"/>
              <w:jc w:val="center"/>
              <w:rPr>
                <w:sz w:val="24"/>
                <w:szCs w:val="24"/>
              </w:rPr>
            </w:pPr>
            <w:r>
              <w:rPr>
                <w:sz w:val="24"/>
                <w:szCs w:val="24"/>
              </w:rPr>
              <w:t>0</w:t>
            </w:r>
            <w:r w:rsidR="0071556C" w:rsidRPr="00283FF5">
              <w:rPr>
                <w:sz w:val="24"/>
                <w:szCs w:val="24"/>
              </w:rPr>
              <w:t>.131</w:t>
            </w:r>
          </w:p>
        </w:tc>
        <w:tc>
          <w:tcPr>
            <w:tcW w:w="990" w:type="dxa"/>
            <w:tcPrChange w:id="176" w:author="Emma Chandler" w:date="2021-02-28T21:10:00Z">
              <w:tcPr>
                <w:tcW w:w="876" w:type="dxa"/>
              </w:tcPr>
            </w:tcPrChange>
          </w:tcPr>
          <w:p w14:paraId="4664C29B" w14:textId="4B2ED7EB" w:rsidR="0071556C" w:rsidRPr="00283FF5" w:rsidRDefault="009A2DBE" w:rsidP="00627B9E">
            <w:pPr>
              <w:spacing w:line="480" w:lineRule="auto"/>
              <w:jc w:val="center"/>
              <w:rPr>
                <w:sz w:val="24"/>
                <w:szCs w:val="24"/>
              </w:rPr>
            </w:pPr>
            <w:r>
              <w:rPr>
                <w:sz w:val="24"/>
                <w:szCs w:val="24"/>
              </w:rPr>
              <w:t>0</w:t>
            </w:r>
            <w:r w:rsidR="0071556C" w:rsidRPr="00283FF5">
              <w:rPr>
                <w:sz w:val="24"/>
                <w:szCs w:val="24"/>
              </w:rPr>
              <w:t>.031</w:t>
            </w:r>
          </w:p>
        </w:tc>
      </w:tr>
      <w:tr w:rsidR="00627B9E" w:rsidRPr="00283FF5" w14:paraId="35070573" w14:textId="77777777" w:rsidTr="004D42B2">
        <w:tc>
          <w:tcPr>
            <w:tcW w:w="1885" w:type="dxa"/>
            <w:tcPrChange w:id="177" w:author="Emma Chandler" w:date="2021-02-28T21:10:00Z">
              <w:tcPr>
                <w:tcW w:w="2045" w:type="dxa"/>
              </w:tcPr>
            </w:tcPrChange>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Change w:id="178" w:author="Emma Chandler" w:date="2021-02-28T21:10:00Z">
              <w:tcPr>
                <w:tcW w:w="1547" w:type="dxa"/>
              </w:tcPr>
            </w:tcPrChange>
          </w:tcPr>
          <w:p w14:paraId="24C66B5E" w14:textId="73C9AC5D" w:rsidR="0071556C" w:rsidRPr="00283FF5" w:rsidRDefault="00140402" w:rsidP="00627B9E">
            <w:pPr>
              <w:spacing w:line="480" w:lineRule="auto"/>
              <w:jc w:val="center"/>
              <w:rPr>
                <w:sz w:val="24"/>
                <w:szCs w:val="24"/>
              </w:rPr>
            </w:pPr>
            <w:r>
              <w:rPr>
                <w:sz w:val="24"/>
                <w:szCs w:val="24"/>
              </w:rPr>
              <w:t>0.134***</w:t>
            </w:r>
          </w:p>
        </w:tc>
        <w:tc>
          <w:tcPr>
            <w:tcW w:w="1501" w:type="dxa"/>
            <w:tcPrChange w:id="179" w:author="Emma Chandler" w:date="2021-02-28T21:10:00Z">
              <w:tcPr>
                <w:tcW w:w="1414" w:type="dxa"/>
              </w:tcPr>
            </w:tcPrChange>
          </w:tcPr>
          <w:p w14:paraId="25AC3F6D" w14:textId="3418E551" w:rsidR="0071556C" w:rsidRPr="00283FF5" w:rsidRDefault="00140402" w:rsidP="00627B9E">
            <w:pPr>
              <w:spacing w:line="480" w:lineRule="auto"/>
              <w:jc w:val="center"/>
              <w:rPr>
                <w:sz w:val="24"/>
                <w:szCs w:val="24"/>
              </w:rPr>
            </w:pPr>
            <w:r>
              <w:rPr>
                <w:sz w:val="24"/>
                <w:szCs w:val="24"/>
              </w:rPr>
              <w:t>0.081**</w:t>
            </w:r>
          </w:p>
        </w:tc>
        <w:tc>
          <w:tcPr>
            <w:tcW w:w="1269" w:type="dxa"/>
            <w:tcPrChange w:id="180" w:author="Emma Chandler" w:date="2021-02-28T21:10:00Z">
              <w:tcPr>
                <w:tcW w:w="1269" w:type="dxa"/>
              </w:tcPr>
            </w:tcPrChange>
          </w:tcPr>
          <w:p w14:paraId="47F3D77F" w14:textId="008211C1" w:rsidR="0071556C" w:rsidRPr="00283FF5" w:rsidRDefault="00140402" w:rsidP="00627B9E">
            <w:pPr>
              <w:spacing w:line="480" w:lineRule="auto"/>
              <w:jc w:val="center"/>
              <w:rPr>
                <w:sz w:val="24"/>
                <w:szCs w:val="24"/>
              </w:rPr>
            </w:pPr>
            <w:r>
              <w:rPr>
                <w:sz w:val="24"/>
                <w:szCs w:val="24"/>
              </w:rPr>
              <w:t>0.371</w:t>
            </w:r>
          </w:p>
        </w:tc>
        <w:tc>
          <w:tcPr>
            <w:tcW w:w="1203" w:type="dxa"/>
            <w:tcPrChange w:id="181" w:author="Emma Chandler" w:date="2021-02-28T21:10:00Z">
              <w:tcPr>
                <w:tcW w:w="1203" w:type="dxa"/>
              </w:tcPr>
            </w:tcPrChange>
          </w:tcPr>
          <w:p w14:paraId="150686F4" w14:textId="0AB8B156" w:rsidR="0071556C" w:rsidRPr="00283FF5" w:rsidRDefault="00140402" w:rsidP="00627B9E">
            <w:pPr>
              <w:spacing w:line="480" w:lineRule="auto"/>
              <w:jc w:val="center"/>
              <w:rPr>
                <w:sz w:val="24"/>
                <w:szCs w:val="24"/>
              </w:rPr>
            </w:pPr>
            <w:r>
              <w:rPr>
                <w:sz w:val="24"/>
                <w:szCs w:val="24"/>
              </w:rPr>
              <w:t>-0.452</w:t>
            </w:r>
          </w:p>
        </w:tc>
        <w:tc>
          <w:tcPr>
            <w:tcW w:w="1067" w:type="dxa"/>
            <w:tcPrChange w:id="182" w:author="Emma Chandler" w:date="2021-02-28T21:10:00Z">
              <w:tcPr>
                <w:tcW w:w="996" w:type="dxa"/>
              </w:tcPr>
            </w:tcPrChange>
          </w:tcPr>
          <w:p w14:paraId="616E152E" w14:textId="5F1E270A" w:rsidR="0071556C" w:rsidRPr="00283FF5" w:rsidRDefault="009A2DBE" w:rsidP="00627B9E">
            <w:pPr>
              <w:spacing w:line="480" w:lineRule="auto"/>
              <w:jc w:val="center"/>
              <w:rPr>
                <w:sz w:val="24"/>
                <w:szCs w:val="24"/>
              </w:rPr>
            </w:pPr>
            <w:r>
              <w:rPr>
                <w:sz w:val="24"/>
                <w:szCs w:val="24"/>
              </w:rPr>
              <w:t>-0.060</w:t>
            </w:r>
          </w:p>
        </w:tc>
        <w:tc>
          <w:tcPr>
            <w:tcW w:w="990" w:type="dxa"/>
            <w:tcPrChange w:id="183" w:author="Emma Chandler" w:date="2021-02-28T21:10:00Z">
              <w:tcPr>
                <w:tcW w:w="876" w:type="dxa"/>
              </w:tcPr>
            </w:tcPrChange>
          </w:tcPr>
          <w:p w14:paraId="51711EE0" w14:textId="22CC8E37" w:rsidR="0071556C" w:rsidRPr="00283FF5" w:rsidRDefault="009A2DBE" w:rsidP="00627B9E">
            <w:pPr>
              <w:spacing w:line="480" w:lineRule="auto"/>
              <w:jc w:val="center"/>
              <w:rPr>
                <w:sz w:val="24"/>
                <w:szCs w:val="24"/>
              </w:rPr>
            </w:pPr>
            <w:r>
              <w:rPr>
                <w:sz w:val="24"/>
                <w:szCs w:val="24"/>
              </w:rPr>
              <w:t>-0.037</w:t>
            </w:r>
          </w:p>
        </w:tc>
      </w:tr>
      <w:tr w:rsidR="00627B9E" w:rsidRPr="00283FF5" w14:paraId="78B1D0D9" w14:textId="77777777" w:rsidTr="004D42B2">
        <w:tc>
          <w:tcPr>
            <w:tcW w:w="1885" w:type="dxa"/>
            <w:tcPrChange w:id="184" w:author="Emma Chandler" w:date="2021-02-28T21:10:00Z">
              <w:tcPr>
                <w:tcW w:w="2045" w:type="dxa"/>
              </w:tcPr>
            </w:tcPrChange>
          </w:tcPr>
          <w:p w14:paraId="6968CBA4" w14:textId="77777777" w:rsidR="0071556C" w:rsidRPr="00283FF5" w:rsidRDefault="0071556C" w:rsidP="00FA755C">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1620" w:type="dxa"/>
            <w:tcPrChange w:id="185" w:author="Emma Chandler" w:date="2021-02-28T21:10:00Z">
              <w:tcPr>
                <w:tcW w:w="1547" w:type="dxa"/>
              </w:tcPr>
            </w:tcPrChange>
          </w:tcPr>
          <w:p w14:paraId="221C95AB" w14:textId="2E6F79AA" w:rsidR="0071556C" w:rsidRPr="00283FF5" w:rsidRDefault="00140402" w:rsidP="00627B9E">
            <w:pPr>
              <w:spacing w:line="480" w:lineRule="auto"/>
              <w:jc w:val="center"/>
              <w:rPr>
                <w:sz w:val="24"/>
                <w:szCs w:val="24"/>
              </w:rPr>
            </w:pPr>
            <w:r>
              <w:rPr>
                <w:sz w:val="24"/>
                <w:szCs w:val="24"/>
              </w:rPr>
              <w:t>0.398***</w:t>
            </w:r>
          </w:p>
        </w:tc>
        <w:tc>
          <w:tcPr>
            <w:tcW w:w="1501" w:type="dxa"/>
            <w:tcPrChange w:id="186" w:author="Emma Chandler" w:date="2021-02-28T21:10:00Z">
              <w:tcPr>
                <w:tcW w:w="1414" w:type="dxa"/>
              </w:tcPr>
            </w:tcPrChange>
          </w:tcPr>
          <w:p w14:paraId="07361E19" w14:textId="3B158695" w:rsidR="0071556C" w:rsidRPr="00283FF5" w:rsidRDefault="00140402" w:rsidP="00627B9E">
            <w:pPr>
              <w:spacing w:line="480" w:lineRule="auto"/>
              <w:jc w:val="center"/>
              <w:rPr>
                <w:sz w:val="24"/>
                <w:szCs w:val="24"/>
              </w:rPr>
            </w:pPr>
            <w:r>
              <w:rPr>
                <w:sz w:val="24"/>
                <w:szCs w:val="24"/>
              </w:rPr>
              <w:t>0.074</w:t>
            </w:r>
          </w:p>
        </w:tc>
        <w:tc>
          <w:tcPr>
            <w:tcW w:w="1269" w:type="dxa"/>
            <w:tcPrChange w:id="187" w:author="Emma Chandler" w:date="2021-02-28T21:10:00Z">
              <w:tcPr>
                <w:tcW w:w="1269" w:type="dxa"/>
              </w:tcPr>
            </w:tcPrChange>
          </w:tcPr>
          <w:p w14:paraId="1CC686BB" w14:textId="114542C2" w:rsidR="0071556C" w:rsidRPr="00283FF5" w:rsidRDefault="00140402" w:rsidP="00627B9E">
            <w:pPr>
              <w:spacing w:line="480" w:lineRule="auto"/>
              <w:jc w:val="center"/>
              <w:rPr>
                <w:sz w:val="24"/>
                <w:szCs w:val="24"/>
              </w:rPr>
            </w:pPr>
            <w:r>
              <w:rPr>
                <w:sz w:val="24"/>
                <w:szCs w:val="24"/>
              </w:rPr>
              <w:t>0.113</w:t>
            </w:r>
          </w:p>
        </w:tc>
        <w:tc>
          <w:tcPr>
            <w:tcW w:w="1203" w:type="dxa"/>
            <w:tcPrChange w:id="188" w:author="Emma Chandler" w:date="2021-02-28T21:10:00Z">
              <w:tcPr>
                <w:tcW w:w="1203" w:type="dxa"/>
              </w:tcPr>
            </w:tcPrChange>
          </w:tcPr>
          <w:p w14:paraId="1B9D3DBC" w14:textId="277D74DF" w:rsidR="0071556C" w:rsidRPr="00283FF5" w:rsidRDefault="00140402" w:rsidP="00627B9E">
            <w:pPr>
              <w:spacing w:line="480" w:lineRule="auto"/>
              <w:jc w:val="center"/>
              <w:rPr>
                <w:sz w:val="24"/>
                <w:szCs w:val="24"/>
              </w:rPr>
            </w:pPr>
            <w:r>
              <w:rPr>
                <w:sz w:val="24"/>
                <w:szCs w:val="24"/>
              </w:rPr>
              <w:t>-0.438*</w:t>
            </w:r>
          </w:p>
        </w:tc>
        <w:tc>
          <w:tcPr>
            <w:tcW w:w="1067" w:type="dxa"/>
            <w:tcPrChange w:id="189" w:author="Emma Chandler" w:date="2021-02-28T21:10:00Z">
              <w:tcPr>
                <w:tcW w:w="996" w:type="dxa"/>
              </w:tcPr>
            </w:tcPrChange>
          </w:tcPr>
          <w:p w14:paraId="74593BA0" w14:textId="333FD0FE" w:rsidR="0071556C" w:rsidRPr="00283FF5" w:rsidRDefault="005E2D5B" w:rsidP="00627B9E">
            <w:pPr>
              <w:spacing w:line="480" w:lineRule="auto"/>
              <w:jc w:val="center"/>
              <w:rPr>
                <w:sz w:val="24"/>
                <w:szCs w:val="24"/>
              </w:rPr>
            </w:pPr>
            <w:r>
              <w:rPr>
                <w:sz w:val="24"/>
                <w:szCs w:val="24"/>
              </w:rPr>
              <w:t>-0.174</w:t>
            </w:r>
            <w:r w:rsidR="009A2DBE">
              <w:rPr>
                <w:sz w:val="24"/>
                <w:szCs w:val="24"/>
              </w:rPr>
              <w:t>*</w:t>
            </w:r>
          </w:p>
        </w:tc>
        <w:tc>
          <w:tcPr>
            <w:tcW w:w="990" w:type="dxa"/>
            <w:tcPrChange w:id="190" w:author="Emma Chandler" w:date="2021-02-28T21:10:00Z">
              <w:tcPr>
                <w:tcW w:w="876" w:type="dxa"/>
              </w:tcPr>
            </w:tcPrChange>
          </w:tcPr>
          <w:p w14:paraId="324E63C4" w14:textId="324172D8" w:rsidR="0071556C" w:rsidRPr="00283FF5" w:rsidRDefault="005E2D5B" w:rsidP="00627B9E">
            <w:pPr>
              <w:spacing w:line="480" w:lineRule="auto"/>
              <w:jc w:val="center"/>
              <w:rPr>
                <w:sz w:val="24"/>
                <w:szCs w:val="24"/>
              </w:rPr>
            </w:pPr>
            <w:r>
              <w:rPr>
                <w:sz w:val="24"/>
                <w:szCs w:val="24"/>
              </w:rPr>
              <w:t>-0.032</w:t>
            </w:r>
          </w:p>
        </w:tc>
      </w:tr>
      <w:tr w:rsidR="00627B9E" w:rsidRPr="00283FF5" w14:paraId="2ECB104A" w14:textId="77777777" w:rsidTr="004D42B2">
        <w:tc>
          <w:tcPr>
            <w:tcW w:w="1885" w:type="dxa"/>
            <w:tcPrChange w:id="191" w:author="Emma Chandler" w:date="2021-02-28T21:10:00Z">
              <w:tcPr>
                <w:tcW w:w="2045" w:type="dxa"/>
              </w:tcPr>
            </w:tcPrChange>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Change w:id="192" w:author="Emma Chandler" w:date="2021-02-28T21:10:00Z">
              <w:tcPr>
                <w:tcW w:w="1547" w:type="dxa"/>
              </w:tcPr>
            </w:tcPrChange>
          </w:tcPr>
          <w:p w14:paraId="359A65D7" w14:textId="649C4C2B" w:rsidR="0071556C" w:rsidRPr="00283FF5" w:rsidRDefault="00526BDB" w:rsidP="00627B9E">
            <w:pPr>
              <w:spacing w:line="480" w:lineRule="auto"/>
              <w:jc w:val="center"/>
              <w:rPr>
                <w:sz w:val="24"/>
                <w:szCs w:val="24"/>
              </w:rPr>
            </w:pPr>
            <w:r>
              <w:rPr>
                <w:sz w:val="24"/>
                <w:szCs w:val="24"/>
              </w:rPr>
              <w:t>0.257***</w:t>
            </w:r>
          </w:p>
        </w:tc>
        <w:tc>
          <w:tcPr>
            <w:tcW w:w="1501" w:type="dxa"/>
            <w:tcPrChange w:id="193" w:author="Emma Chandler" w:date="2021-02-28T21:10:00Z">
              <w:tcPr>
                <w:tcW w:w="1414" w:type="dxa"/>
              </w:tcPr>
            </w:tcPrChange>
          </w:tcPr>
          <w:p w14:paraId="62C4BF6F" w14:textId="079DB093" w:rsidR="0071556C" w:rsidRPr="00283FF5" w:rsidRDefault="00526BDB" w:rsidP="00627B9E">
            <w:pPr>
              <w:spacing w:line="480" w:lineRule="auto"/>
              <w:jc w:val="center"/>
              <w:rPr>
                <w:sz w:val="24"/>
                <w:szCs w:val="24"/>
              </w:rPr>
            </w:pPr>
            <w:r>
              <w:rPr>
                <w:sz w:val="24"/>
                <w:szCs w:val="24"/>
              </w:rPr>
              <w:t>0.036</w:t>
            </w:r>
          </w:p>
        </w:tc>
        <w:tc>
          <w:tcPr>
            <w:tcW w:w="1269" w:type="dxa"/>
            <w:tcPrChange w:id="194" w:author="Emma Chandler" w:date="2021-02-28T21:10:00Z">
              <w:tcPr>
                <w:tcW w:w="1269" w:type="dxa"/>
              </w:tcPr>
            </w:tcPrChange>
          </w:tcPr>
          <w:p w14:paraId="27F42FC4" w14:textId="3D63BD62" w:rsidR="0071556C" w:rsidRPr="00283FF5" w:rsidRDefault="00526BDB" w:rsidP="00627B9E">
            <w:pPr>
              <w:spacing w:line="480" w:lineRule="auto"/>
              <w:jc w:val="center"/>
              <w:rPr>
                <w:sz w:val="24"/>
                <w:szCs w:val="24"/>
              </w:rPr>
            </w:pPr>
            <w:r>
              <w:rPr>
                <w:sz w:val="24"/>
                <w:szCs w:val="24"/>
              </w:rPr>
              <w:t>0.529**</w:t>
            </w:r>
          </w:p>
        </w:tc>
        <w:tc>
          <w:tcPr>
            <w:tcW w:w="1203" w:type="dxa"/>
            <w:tcPrChange w:id="195" w:author="Emma Chandler" w:date="2021-02-28T21:10:00Z">
              <w:tcPr>
                <w:tcW w:w="1203" w:type="dxa"/>
              </w:tcPr>
            </w:tcPrChange>
          </w:tcPr>
          <w:p w14:paraId="51CC4367" w14:textId="365B45F4" w:rsidR="0071556C" w:rsidRPr="00283FF5" w:rsidRDefault="00526BDB" w:rsidP="00627B9E">
            <w:pPr>
              <w:spacing w:line="480" w:lineRule="auto"/>
              <w:jc w:val="center"/>
              <w:rPr>
                <w:sz w:val="24"/>
                <w:szCs w:val="24"/>
              </w:rPr>
            </w:pPr>
            <w:r>
              <w:rPr>
                <w:sz w:val="24"/>
                <w:szCs w:val="24"/>
              </w:rPr>
              <w:t>0.042</w:t>
            </w:r>
          </w:p>
        </w:tc>
        <w:tc>
          <w:tcPr>
            <w:tcW w:w="1067" w:type="dxa"/>
            <w:tcPrChange w:id="196" w:author="Emma Chandler" w:date="2021-02-28T21:10:00Z">
              <w:tcPr>
                <w:tcW w:w="996" w:type="dxa"/>
              </w:tcPr>
            </w:tcPrChange>
          </w:tcPr>
          <w:p w14:paraId="744B8591" w14:textId="1C7896D2" w:rsidR="0071556C" w:rsidRPr="00283FF5" w:rsidRDefault="00C15876" w:rsidP="00627B9E">
            <w:pPr>
              <w:spacing w:line="480" w:lineRule="auto"/>
              <w:jc w:val="center"/>
              <w:rPr>
                <w:sz w:val="24"/>
                <w:szCs w:val="24"/>
              </w:rPr>
            </w:pPr>
            <w:r>
              <w:rPr>
                <w:sz w:val="24"/>
                <w:szCs w:val="24"/>
              </w:rPr>
              <w:t>0</w:t>
            </w:r>
            <w:r w:rsidR="0071556C" w:rsidRPr="00283FF5">
              <w:rPr>
                <w:sz w:val="24"/>
                <w:szCs w:val="24"/>
              </w:rPr>
              <w:t>.011</w:t>
            </w:r>
          </w:p>
        </w:tc>
        <w:tc>
          <w:tcPr>
            <w:tcW w:w="990" w:type="dxa"/>
            <w:tcPrChange w:id="197" w:author="Emma Chandler" w:date="2021-02-28T21:10:00Z">
              <w:tcPr>
                <w:tcW w:w="876" w:type="dxa"/>
              </w:tcPr>
            </w:tcPrChange>
          </w:tcPr>
          <w:p w14:paraId="6718C8C3" w14:textId="3AD7E280" w:rsidR="0071556C" w:rsidRPr="00283FF5" w:rsidRDefault="00C15876" w:rsidP="00627B9E">
            <w:pPr>
              <w:spacing w:line="480" w:lineRule="auto"/>
              <w:jc w:val="center"/>
              <w:rPr>
                <w:sz w:val="24"/>
                <w:szCs w:val="24"/>
              </w:rPr>
            </w:pPr>
            <w:r>
              <w:rPr>
                <w:sz w:val="24"/>
                <w:szCs w:val="24"/>
              </w:rPr>
              <w:t>0</w:t>
            </w:r>
            <w:r w:rsidR="0071556C" w:rsidRPr="00283FF5">
              <w:rPr>
                <w:sz w:val="24"/>
                <w:szCs w:val="24"/>
              </w:rPr>
              <w:t>.002</w:t>
            </w:r>
          </w:p>
        </w:tc>
      </w:tr>
      <w:tr w:rsidR="00627B9E" w:rsidRPr="00283FF5" w14:paraId="009CA2C3" w14:textId="77777777" w:rsidTr="004D42B2">
        <w:tc>
          <w:tcPr>
            <w:tcW w:w="1885" w:type="dxa"/>
            <w:tcPrChange w:id="198" w:author="Emma Chandler" w:date="2021-02-28T21:10:00Z">
              <w:tcPr>
                <w:tcW w:w="2045" w:type="dxa"/>
              </w:tcPr>
            </w:tcPrChange>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Change w:id="199" w:author="Emma Chandler" w:date="2021-02-28T21:10:00Z">
              <w:tcPr>
                <w:tcW w:w="1547" w:type="dxa"/>
              </w:tcPr>
            </w:tcPrChange>
          </w:tcPr>
          <w:p w14:paraId="19A9C689" w14:textId="5C3729A7" w:rsidR="0071556C" w:rsidRPr="00283FF5" w:rsidRDefault="00526BDB" w:rsidP="00627B9E">
            <w:pPr>
              <w:spacing w:line="480" w:lineRule="auto"/>
              <w:jc w:val="center"/>
              <w:rPr>
                <w:sz w:val="24"/>
                <w:szCs w:val="24"/>
              </w:rPr>
            </w:pPr>
            <w:r>
              <w:rPr>
                <w:sz w:val="24"/>
                <w:szCs w:val="24"/>
              </w:rPr>
              <w:t>0.398***</w:t>
            </w:r>
          </w:p>
        </w:tc>
        <w:tc>
          <w:tcPr>
            <w:tcW w:w="1501" w:type="dxa"/>
            <w:tcPrChange w:id="200" w:author="Emma Chandler" w:date="2021-02-28T21:10:00Z">
              <w:tcPr>
                <w:tcW w:w="1414" w:type="dxa"/>
              </w:tcPr>
            </w:tcPrChange>
          </w:tcPr>
          <w:p w14:paraId="28DB4450" w14:textId="5DF465ED" w:rsidR="0071556C" w:rsidRPr="00283FF5" w:rsidRDefault="00526BDB" w:rsidP="00627B9E">
            <w:pPr>
              <w:spacing w:line="480" w:lineRule="auto"/>
              <w:jc w:val="center"/>
              <w:rPr>
                <w:sz w:val="24"/>
                <w:szCs w:val="24"/>
              </w:rPr>
            </w:pPr>
            <w:r>
              <w:rPr>
                <w:sz w:val="24"/>
                <w:szCs w:val="24"/>
              </w:rPr>
              <w:t>0.074</w:t>
            </w:r>
          </w:p>
        </w:tc>
        <w:tc>
          <w:tcPr>
            <w:tcW w:w="1269" w:type="dxa"/>
            <w:tcPrChange w:id="201" w:author="Emma Chandler" w:date="2021-02-28T21:10:00Z">
              <w:tcPr>
                <w:tcW w:w="1269" w:type="dxa"/>
              </w:tcPr>
            </w:tcPrChange>
          </w:tcPr>
          <w:p w14:paraId="713936D8" w14:textId="022985F2" w:rsidR="0071556C" w:rsidRPr="00283FF5" w:rsidRDefault="00526BDB" w:rsidP="00627B9E">
            <w:pPr>
              <w:spacing w:line="480" w:lineRule="auto"/>
              <w:jc w:val="center"/>
              <w:rPr>
                <w:sz w:val="24"/>
                <w:szCs w:val="24"/>
              </w:rPr>
            </w:pPr>
            <w:r>
              <w:rPr>
                <w:sz w:val="24"/>
                <w:szCs w:val="24"/>
              </w:rPr>
              <w:t>0.491***</w:t>
            </w:r>
          </w:p>
        </w:tc>
        <w:tc>
          <w:tcPr>
            <w:tcW w:w="1203" w:type="dxa"/>
            <w:tcPrChange w:id="202" w:author="Emma Chandler" w:date="2021-02-28T21:10:00Z">
              <w:tcPr>
                <w:tcW w:w="1203" w:type="dxa"/>
              </w:tcPr>
            </w:tcPrChange>
          </w:tcPr>
          <w:p w14:paraId="2BFC4AC9" w14:textId="68E7228B" w:rsidR="00526BDB" w:rsidRPr="00283FF5" w:rsidRDefault="00526BDB" w:rsidP="00627B9E">
            <w:pPr>
              <w:spacing w:line="480" w:lineRule="auto"/>
              <w:jc w:val="center"/>
              <w:rPr>
                <w:sz w:val="24"/>
                <w:szCs w:val="24"/>
              </w:rPr>
            </w:pPr>
            <w:r>
              <w:rPr>
                <w:sz w:val="24"/>
                <w:szCs w:val="24"/>
              </w:rPr>
              <w:t>-0.092</w:t>
            </w:r>
          </w:p>
        </w:tc>
        <w:tc>
          <w:tcPr>
            <w:tcW w:w="1067" w:type="dxa"/>
            <w:tcPrChange w:id="203" w:author="Emma Chandler" w:date="2021-02-28T21:10:00Z">
              <w:tcPr>
                <w:tcW w:w="996" w:type="dxa"/>
              </w:tcPr>
            </w:tcPrChange>
          </w:tcPr>
          <w:p w14:paraId="15E8CB58" w14:textId="07191096" w:rsidR="0071556C" w:rsidRPr="00283FF5" w:rsidRDefault="00C15876" w:rsidP="00627B9E">
            <w:pPr>
              <w:spacing w:line="480" w:lineRule="auto"/>
              <w:jc w:val="center"/>
              <w:rPr>
                <w:sz w:val="24"/>
                <w:szCs w:val="24"/>
              </w:rPr>
            </w:pPr>
            <w:r>
              <w:rPr>
                <w:sz w:val="24"/>
                <w:szCs w:val="24"/>
              </w:rPr>
              <w:t>-0.037</w:t>
            </w:r>
          </w:p>
        </w:tc>
        <w:tc>
          <w:tcPr>
            <w:tcW w:w="990" w:type="dxa"/>
            <w:tcPrChange w:id="204" w:author="Emma Chandler" w:date="2021-02-28T21:10:00Z">
              <w:tcPr>
                <w:tcW w:w="876" w:type="dxa"/>
              </w:tcPr>
            </w:tcPrChange>
          </w:tcPr>
          <w:p w14:paraId="5195E451" w14:textId="679DF3ED" w:rsidR="0071556C" w:rsidRPr="00283FF5" w:rsidRDefault="00C15876" w:rsidP="00627B9E">
            <w:pPr>
              <w:spacing w:line="480" w:lineRule="auto"/>
              <w:jc w:val="center"/>
              <w:rPr>
                <w:sz w:val="24"/>
                <w:szCs w:val="24"/>
              </w:rPr>
            </w:pPr>
            <w:r>
              <w:rPr>
                <w:sz w:val="24"/>
                <w:szCs w:val="24"/>
              </w:rPr>
              <w:t>-0.007</w:t>
            </w:r>
          </w:p>
        </w:tc>
      </w:tr>
      <w:tr w:rsidR="00627B9E" w:rsidRPr="00283FF5" w14:paraId="0590488E" w14:textId="77777777" w:rsidTr="004D42B2">
        <w:tc>
          <w:tcPr>
            <w:tcW w:w="1885" w:type="dxa"/>
            <w:tcPrChange w:id="205" w:author="Emma Chandler" w:date="2021-02-28T21:10:00Z">
              <w:tcPr>
                <w:tcW w:w="2045" w:type="dxa"/>
              </w:tcPr>
            </w:tcPrChange>
          </w:tcPr>
          <w:p w14:paraId="141CC39F" w14:textId="77777777" w:rsidR="0071556C" w:rsidRPr="00283FF5" w:rsidRDefault="0071556C" w:rsidP="00FA755C">
            <w:pPr>
              <w:rPr>
                <w:i/>
                <w:iCs/>
                <w:sz w:val="24"/>
                <w:szCs w:val="24"/>
              </w:rPr>
            </w:pPr>
            <w:proofErr w:type="spellStart"/>
            <w:r w:rsidRPr="00283FF5">
              <w:rPr>
                <w:i/>
                <w:iCs/>
                <w:sz w:val="24"/>
                <w:szCs w:val="24"/>
              </w:rPr>
              <w:t>Oxytre</w:t>
            </w:r>
            <w:proofErr w:type="spellEnd"/>
            <w:r w:rsidRPr="00283FF5">
              <w:rPr>
                <w:i/>
                <w:iCs/>
                <w:sz w:val="24"/>
                <w:szCs w:val="24"/>
              </w:rPr>
              <w:t xml:space="preserve"> </w:t>
            </w:r>
            <w:proofErr w:type="spellStart"/>
            <w:r w:rsidRPr="00283FF5">
              <w:rPr>
                <w:i/>
                <w:iCs/>
                <w:sz w:val="24"/>
                <w:szCs w:val="24"/>
              </w:rPr>
              <w:t>lambe</w:t>
            </w:r>
            <w:proofErr w:type="spellEnd"/>
          </w:p>
        </w:tc>
        <w:tc>
          <w:tcPr>
            <w:tcW w:w="1620" w:type="dxa"/>
            <w:tcPrChange w:id="206" w:author="Emma Chandler" w:date="2021-02-28T21:10:00Z">
              <w:tcPr>
                <w:tcW w:w="1547" w:type="dxa"/>
              </w:tcPr>
            </w:tcPrChange>
          </w:tcPr>
          <w:p w14:paraId="1F170886" w14:textId="70510197" w:rsidR="0071556C" w:rsidRPr="00283FF5" w:rsidRDefault="00526BDB" w:rsidP="00627B9E">
            <w:pPr>
              <w:spacing w:line="480" w:lineRule="auto"/>
              <w:jc w:val="center"/>
              <w:rPr>
                <w:sz w:val="24"/>
                <w:szCs w:val="24"/>
              </w:rPr>
            </w:pPr>
            <w:r>
              <w:rPr>
                <w:sz w:val="24"/>
                <w:szCs w:val="24"/>
              </w:rPr>
              <w:t>0.493***</w:t>
            </w:r>
          </w:p>
        </w:tc>
        <w:tc>
          <w:tcPr>
            <w:tcW w:w="1501" w:type="dxa"/>
            <w:tcPrChange w:id="207" w:author="Emma Chandler" w:date="2021-02-28T21:10:00Z">
              <w:tcPr>
                <w:tcW w:w="1414" w:type="dxa"/>
              </w:tcPr>
            </w:tcPrChange>
          </w:tcPr>
          <w:p w14:paraId="5144D4E5" w14:textId="0B31EAA3" w:rsidR="0071556C" w:rsidRPr="00283FF5" w:rsidRDefault="00526BDB" w:rsidP="00627B9E">
            <w:pPr>
              <w:spacing w:line="480" w:lineRule="auto"/>
              <w:jc w:val="center"/>
              <w:rPr>
                <w:sz w:val="24"/>
                <w:szCs w:val="24"/>
              </w:rPr>
            </w:pPr>
            <w:r>
              <w:rPr>
                <w:sz w:val="24"/>
                <w:szCs w:val="24"/>
              </w:rPr>
              <w:t>0.008</w:t>
            </w:r>
          </w:p>
        </w:tc>
        <w:tc>
          <w:tcPr>
            <w:tcW w:w="1269" w:type="dxa"/>
            <w:tcPrChange w:id="208" w:author="Emma Chandler" w:date="2021-02-28T21:10:00Z">
              <w:tcPr>
                <w:tcW w:w="1269" w:type="dxa"/>
              </w:tcPr>
            </w:tcPrChange>
          </w:tcPr>
          <w:p w14:paraId="1ED018BD" w14:textId="716E9FDC" w:rsidR="0071556C" w:rsidRPr="00283FF5" w:rsidRDefault="00526BDB" w:rsidP="00627B9E">
            <w:pPr>
              <w:spacing w:line="480" w:lineRule="auto"/>
              <w:jc w:val="center"/>
              <w:rPr>
                <w:sz w:val="24"/>
                <w:szCs w:val="24"/>
              </w:rPr>
            </w:pPr>
            <w:r>
              <w:rPr>
                <w:sz w:val="24"/>
                <w:szCs w:val="24"/>
              </w:rPr>
              <w:t>0.133</w:t>
            </w:r>
          </w:p>
        </w:tc>
        <w:tc>
          <w:tcPr>
            <w:tcW w:w="1203" w:type="dxa"/>
            <w:tcPrChange w:id="209" w:author="Emma Chandler" w:date="2021-02-28T21:10:00Z">
              <w:tcPr>
                <w:tcW w:w="1203" w:type="dxa"/>
              </w:tcPr>
            </w:tcPrChange>
          </w:tcPr>
          <w:p w14:paraId="5C1E3DEC" w14:textId="5B66D010" w:rsidR="0071556C" w:rsidRPr="00283FF5" w:rsidRDefault="00526BDB" w:rsidP="00627B9E">
            <w:pPr>
              <w:spacing w:line="480" w:lineRule="auto"/>
              <w:jc w:val="center"/>
              <w:rPr>
                <w:sz w:val="24"/>
                <w:szCs w:val="24"/>
              </w:rPr>
            </w:pPr>
            <w:r>
              <w:rPr>
                <w:sz w:val="24"/>
                <w:szCs w:val="24"/>
              </w:rPr>
              <w:t>0.573</w:t>
            </w:r>
          </w:p>
        </w:tc>
        <w:tc>
          <w:tcPr>
            <w:tcW w:w="1067" w:type="dxa"/>
            <w:tcPrChange w:id="210" w:author="Emma Chandler" w:date="2021-02-28T21:10:00Z">
              <w:tcPr>
                <w:tcW w:w="996" w:type="dxa"/>
              </w:tcPr>
            </w:tcPrChange>
          </w:tcPr>
          <w:p w14:paraId="2E8967C2" w14:textId="593EAAAA"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283</w:t>
            </w:r>
          </w:p>
        </w:tc>
        <w:tc>
          <w:tcPr>
            <w:tcW w:w="990" w:type="dxa"/>
            <w:tcPrChange w:id="211" w:author="Emma Chandler" w:date="2021-02-28T21:10:00Z">
              <w:tcPr>
                <w:tcW w:w="876" w:type="dxa"/>
              </w:tcPr>
            </w:tcPrChange>
          </w:tcPr>
          <w:p w14:paraId="016D5809" w14:textId="54261452"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004</w:t>
            </w:r>
          </w:p>
        </w:tc>
      </w:tr>
      <w:tr w:rsidR="00627B9E" w:rsidRPr="00283FF5" w14:paraId="790141E8" w14:textId="77777777" w:rsidTr="004D42B2">
        <w:tc>
          <w:tcPr>
            <w:tcW w:w="1885" w:type="dxa"/>
            <w:tcPrChange w:id="212" w:author="Emma Chandler" w:date="2021-02-28T21:10:00Z">
              <w:tcPr>
                <w:tcW w:w="2045" w:type="dxa"/>
              </w:tcPr>
            </w:tcPrChange>
          </w:tcPr>
          <w:p w14:paraId="0B3C2A42" w14:textId="77777777" w:rsidR="0071556C" w:rsidRPr="00283FF5" w:rsidRDefault="0071556C" w:rsidP="00FA755C">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1620" w:type="dxa"/>
            <w:tcPrChange w:id="213" w:author="Emma Chandler" w:date="2021-02-28T21:10:00Z">
              <w:tcPr>
                <w:tcW w:w="1547" w:type="dxa"/>
              </w:tcPr>
            </w:tcPrChange>
          </w:tcPr>
          <w:p w14:paraId="36D9727F" w14:textId="4C7BFFED" w:rsidR="0071556C" w:rsidRPr="00283FF5" w:rsidRDefault="00526BDB" w:rsidP="00627B9E">
            <w:pPr>
              <w:spacing w:line="480" w:lineRule="auto"/>
              <w:jc w:val="center"/>
              <w:rPr>
                <w:sz w:val="24"/>
                <w:szCs w:val="24"/>
              </w:rPr>
            </w:pPr>
            <w:r>
              <w:rPr>
                <w:sz w:val="24"/>
                <w:szCs w:val="24"/>
              </w:rPr>
              <w:t>0.398***</w:t>
            </w:r>
          </w:p>
        </w:tc>
        <w:tc>
          <w:tcPr>
            <w:tcW w:w="1501" w:type="dxa"/>
            <w:tcPrChange w:id="214" w:author="Emma Chandler" w:date="2021-02-28T21:10:00Z">
              <w:tcPr>
                <w:tcW w:w="1414" w:type="dxa"/>
              </w:tcPr>
            </w:tcPrChange>
          </w:tcPr>
          <w:p w14:paraId="48F2C2A1" w14:textId="55B30D24" w:rsidR="0071556C" w:rsidRPr="00283FF5" w:rsidRDefault="00526BDB" w:rsidP="00627B9E">
            <w:pPr>
              <w:spacing w:line="480" w:lineRule="auto"/>
              <w:jc w:val="center"/>
              <w:rPr>
                <w:sz w:val="24"/>
                <w:szCs w:val="24"/>
              </w:rPr>
            </w:pPr>
            <w:r>
              <w:rPr>
                <w:sz w:val="24"/>
                <w:szCs w:val="24"/>
              </w:rPr>
              <w:t>0.074</w:t>
            </w:r>
          </w:p>
        </w:tc>
        <w:tc>
          <w:tcPr>
            <w:tcW w:w="1269" w:type="dxa"/>
            <w:tcPrChange w:id="215" w:author="Emma Chandler" w:date="2021-02-28T21:10:00Z">
              <w:tcPr>
                <w:tcW w:w="1269" w:type="dxa"/>
              </w:tcPr>
            </w:tcPrChange>
          </w:tcPr>
          <w:p w14:paraId="4F78C287" w14:textId="02D7691A" w:rsidR="0071556C" w:rsidRPr="00283FF5" w:rsidRDefault="00526BDB" w:rsidP="00627B9E">
            <w:pPr>
              <w:spacing w:line="480" w:lineRule="auto"/>
              <w:jc w:val="center"/>
              <w:rPr>
                <w:sz w:val="24"/>
                <w:szCs w:val="24"/>
              </w:rPr>
            </w:pPr>
            <w:r>
              <w:rPr>
                <w:sz w:val="24"/>
                <w:szCs w:val="24"/>
              </w:rPr>
              <w:t>0.364**</w:t>
            </w:r>
          </w:p>
        </w:tc>
        <w:tc>
          <w:tcPr>
            <w:tcW w:w="1203" w:type="dxa"/>
            <w:tcPrChange w:id="216" w:author="Emma Chandler" w:date="2021-02-28T21:10:00Z">
              <w:tcPr>
                <w:tcW w:w="1203" w:type="dxa"/>
              </w:tcPr>
            </w:tcPrChange>
          </w:tcPr>
          <w:p w14:paraId="4D24BE3F" w14:textId="02CE196A" w:rsidR="0071556C" w:rsidRPr="00283FF5" w:rsidRDefault="00526BDB" w:rsidP="00627B9E">
            <w:pPr>
              <w:spacing w:line="480" w:lineRule="auto"/>
              <w:jc w:val="center"/>
              <w:rPr>
                <w:sz w:val="24"/>
                <w:szCs w:val="24"/>
              </w:rPr>
            </w:pPr>
            <w:r>
              <w:rPr>
                <w:sz w:val="24"/>
                <w:szCs w:val="24"/>
              </w:rPr>
              <w:t>0.700**</w:t>
            </w:r>
          </w:p>
        </w:tc>
        <w:tc>
          <w:tcPr>
            <w:tcW w:w="1067" w:type="dxa"/>
            <w:tcPrChange w:id="217" w:author="Emma Chandler" w:date="2021-02-28T21:10:00Z">
              <w:tcPr>
                <w:tcW w:w="996" w:type="dxa"/>
              </w:tcPr>
            </w:tcPrChange>
          </w:tcPr>
          <w:p w14:paraId="1E2DE212" w14:textId="53E68274" w:rsidR="0071556C" w:rsidRPr="00283FF5" w:rsidRDefault="00261BA5" w:rsidP="00627B9E">
            <w:pPr>
              <w:spacing w:line="480" w:lineRule="auto"/>
              <w:jc w:val="center"/>
              <w:rPr>
                <w:sz w:val="24"/>
                <w:szCs w:val="24"/>
              </w:rPr>
            </w:pPr>
            <w:r>
              <w:rPr>
                <w:sz w:val="24"/>
                <w:szCs w:val="24"/>
              </w:rPr>
              <w:t>0</w:t>
            </w:r>
            <w:r w:rsidR="0071556C" w:rsidRPr="00283FF5">
              <w:rPr>
                <w:sz w:val="24"/>
                <w:szCs w:val="24"/>
              </w:rPr>
              <w:t>.279</w:t>
            </w:r>
            <w:r w:rsidR="0071556C">
              <w:rPr>
                <w:sz w:val="24"/>
                <w:szCs w:val="24"/>
              </w:rPr>
              <w:t>**</w:t>
            </w:r>
          </w:p>
        </w:tc>
        <w:tc>
          <w:tcPr>
            <w:tcW w:w="990" w:type="dxa"/>
            <w:tcPrChange w:id="218" w:author="Emma Chandler" w:date="2021-02-28T21:10:00Z">
              <w:tcPr>
                <w:tcW w:w="876" w:type="dxa"/>
              </w:tcPr>
            </w:tcPrChange>
          </w:tcPr>
          <w:p w14:paraId="6C8C7E60" w14:textId="0BA9A77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2</w:t>
            </w:r>
          </w:p>
        </w:tc>
      </w:tr>
      <w:tr w:rsidR="00627B9E" w:rsidRPr="00283FF5" w14:paraId="71DB2728" w14:textId="77777777" w:rsidTr="004D42B2">
        <w:tc>
          <w:tcPr>
            <w:tcW w:w="1885" w:type="dxa"/>
            <w:tcPrChange w:id="219" w:author="Emma Chandler" w:date="2021-02-28T21:10:00Z">
              <w:tcPr>
                <w:tcW w:w="2045" w:type="dxa"/>
              </w:tcPr>
            </w:tcPrChange>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Change w:id="220" w:author="Emma Chandler" w:date="2021-02-28T21:10:00Z">
              <w:tcPr>
                <w:tcW w:w="1547" w:type="dxa"/>
              </w:tcPr>
            </w:tcPrChange>
          </w:tcPr>
          <w:p w14:paraId="56C721E0" w14:textId="015689E5" w:rsidR="0071556C" w:rsidRPr="00283FF5" w:rsidRDefault="00526BDB" w:rsidP="00627B9E">
            <w:pPr>
              <w:spacing w:line="480" w:lineRule="auto"/>
              <w:jc w:val="center"/>
              <w:rPr>
                <w:sz w:val="24"/>
                <w:szCs w:val="24"/>
              </w:rPr>
            </w:pPr>
            <w:r>
              <w:rPr>
                <w:sz w:val="24"/>
                <w:szCs w:val="24"/>
              </w:rPr>
              <w:t>0.438***</w:t>
            </w:r>
          </w:p>
        </w:tc>
        <w:tc>
          <w:tcPr>
            <w:tcW w:w="1501" w:type="dxa"/>
            <w:tcPrChange w:id="221" w:author="Emma Chandler" w:date="2021-02-28T21:10:00Z">
              <w:tcPr>
                <w:tcW w:w="1414" w:type="dxa"/>
              </w:tcPr>
            </w:tcPrChange>
          </w:tcPr>
          <w:p w14:paraId="3017279B" w14:textId="205F3569" w:rsidR="0071556C" w:rsidRPr="00283FF5" w:rsidRDefault="00526BDB" w:rsidP="00627B9E">
            <w:pPr>
              <w:spacing w:line="480" w:lineRule="auto"/>
              <w:jc w:val="center"/>
              <w:rPr>
                <w:sz w:val="24"/>
                <w:szCs w:val="24"/>
              </w:rPr>
            </w:pPr>
            <w:r>
              <w:rPr>
                <w:sz w:val="24"/>
                <w:szCs w:val="24"/>
              </w:rPr>
              <w:t>0.097</w:t>
            </w:r>
          </w:p>
        </w:tc>
        <w:tc>
          <w:tcPr>
            <w:tcW w:w="1269" w:type="dxa"/>
            <w:tcPrChange w:id="222" w:author="Emma Chandler" w:date="2021-02-28T21:10:00Z">
              <w:tcPr>
                <w:tcW w:w="1269" w:type="dxa"/>
              </w:tcPr>
            </w:tcPrChange>
          </w:tcPr>
          <w:p w14:paraId="29B3EB98" w14:textId="08E43E34" w:rsidR="0071556C" w:rsidRPr="00283FF5" w:rsidRDefault="00526BDB" w:rsidP="00627B9E">
            <w:pPr>
              <w:spacing w:line="480" w:lineRule="auto"/>
              <w:jc w:val="center"/>
              <w:rPr>
                <w:sz w:val="24"/>
                <w:szCs w:val="24"/>
              </w:rPr>
            </w:pPr>
            <w:r>
              <w:rPr>
                <w:sz w:val="24"/>
                <w:szCs w:val="24"/>
              </w:rPr>
              <w:t>-0.077</w:t>
            </w:r>
          </w:p>
        </w:tc>
        <w:tc>
          <w:tcPr>
            <w:tcW w:w="1203" w:type="dxa"/>
            <w:tcPrChange w:id="223" w:author="Emma Chandler" w:date="2021-02-28T21:10:00Z">
              <w:tcPr>
                <w:tcW w:w="1203" w:type="dxa"/>
              </w:tcPr>
            </w:tcPrChange>
          </w:tcPr>
          <w:p w14:paraId="37006E5D" w14:textId="10D85CB0" w:rsidR="0071556C" w:rsidRPr="00283FF5" w:rsidRDefault="00526BDB" w:rsidP="00627B9E">
            <w:pPr>
              <w:spacing w:line="480" w:lineRule="auto"/>
              <w:jc w:val="center"/>
              <w:rPr>
                <w:sz w:val="24"/>
                <w:szCs w:val="24"/>
              </w:rPr>
            </w:pPr>
            <w:r>
              <w:rPr>
                <w:sz w:val="24"/>
                <w:szCs w:val="24"/>
              </w:rPr>
              <w:t>0.382</w:t>
            </w:r>
          </w:p>
        </w:tc>
        <w:tc>
          <w:tcPr>
            <w:tcW w:w="1067" w:type="dxa"/>
            <w:tcPrChange w:id="224" w:author="Emma Chandler" w:date="2021-02-28T21:10:00Z">
              <w:tcPr>
                <w:tcW w:w="996" w:type="dxa"/>
              </w:tcPr>
            </w:tcPrChange>
          </w:tcPr>
          <w:p w14:paraId="00D84062" w14:textId="7FE88D2C" w:rsidR="0071556C" w:rsidRPr="00283FF5" w:rsidRDefault="00261BA5" w:rsidP="00627B9E">
            <w:pPr>
              <w:spacing w:line="480" w:lineRule="auto"/>
              <w:jc w:val="center"/>
              <w:rPr>
                <w:sz w:val="24"/>
                <w:szCs w:val="24"/>
              </w:rPr>
            </w:pPr>
            <w:r>
              <w:rPr>
                <w:sz w:val="24"/>
                <w:szCs w:val="24"/>
              </w:rPr>
              <w:t>0</w:t>
            </w:r>
            <w:r w:rsidR="0071556C" w:rsidRPr="00283FF5">
              <w:rPr>
                <w:sz w:val="24"/>
                <w:szCs w:val="24"/>
              </w:rPr>
              <w:t>.167</w:t>
            </w:r>
          </w:p>
        </w:tc>
        <w:tc>
          <w:tcPr>
            <w:tcW w:w="990" w:type="dxa"/>
            <w:tcPrChange w:id="225" w:author="Emma Chandler" w:date="2021-02-28T21:10:00Z">
              <w:tcPr>
                <w:tcW w:w="876" w:type="dxa"/>
              </w:tcPr>
            </w:tcPrChange>
          </w:tcPr>
          <w:p w14:paraId="12974C48" w14:textId="2863E7C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7</w:t>
            </w:r>
          </w:p>
        </w:tc>
      </w:tr>
      <w:tr w:rsidR="00627B9E" w:rsidRPr="00283FF5" w14:paraId="7A7F129E" w14:textId="77777777" w:rsidTr="004D42B2">
        <w:tc>
          <w:tcPr>
            <w:tcW w:w="1885" w:type="dxa"/>
            <w:tcPrChange w:id="226" w:author="Emma Chandler" w:date="2021-02-28T21:10:00Z">
              <w:tcPr>
                <w:tcW w:w="2045" w:type="dxa"/>
              </w:tcPr>
            </w:tcPrChange>
          </w:tcPr>
          <w:p w14:paraId="7F7A1D38" w14:textId="77777777" w:rsidR="0071556C" w:rsidRPr="00283FF5" w:rsidRDefault="0071556C" w:rsidP="00FA755C">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1620" w:type="dxa"/>
            <w:tcPrChange w:id="227" w:author="Emma Chandler" w:date="2021-02-28T21:10:00Z">
              <w:tcPr>
                <w:tcW w:w="1547" w:type="dxa"/>
              </w:tcPr>
            </w:tcPrChange>
          </w:tcPr>
          <w:p w14:paraId="22FA1E1F" w14:textId="7A8189F6" w:rsidR="0071556C" w:rsidRPr="00283FF5" w:rsidRDefault="00526BDB" w:rsidP="00627B9E">
            <w:pPr>
              <w:spacing w:line="480" w:lineRule="auto"/>
              <w:jc w:val="center"/>
              <w:rPr>
                <w:sz w:val="24"/>
                <w:szCs w:val="24"/>
              </w:rPr>
            </w:pPr>
            <w:r>
              <w:rPr>
                <w:sz w:val="24"/>
                <w:szCs w:val="24"/>
              </w:rPr>
              <w:t>0.459***</w:t>
            </w:r>
          </w:p>
        </w:tc>
        <w:tc>
          <w:tcPr>
            <w:tcW w:w="1501" w:type="dxa"/>
            <w:tcPrChange w:id="228" w:author="Emma Chandler" w:date="2021-02-28T21:10:00Z">
              <w:tcPr>
                <w:tcW w:w="1414" w:type="dxa"/>
              </w:tcPr>
            </w:tcPrChange>
          </w:tcPr>
          <w:p w14:paraId="43BFB641" w14:textId="1FDF21E5" w:rsidR="0071556C" w:rsidRPr="00283FF5" w:rsidRDefault="00526BDB" w:rsidP="00627B9E">
            <w:pPr>
              <w:spacing w:line="480" w:lineRule="auto"/>
              <w:jc w:val="center"/>
              <w:rPr>
                <w:sz w:val="24"/>
                <w:szCs w:val="24"/>
              </w:rPr>
            </w:pPr>
            <w:r>
              <w:rPr>
                <w:sz w:val="24"/>
                <w:szCs w:val="24"/>
              </w:rPr>
              <w:t>0.106</w:t>
            </w:r>
          </w:p>
        </w:tc>
        <w:tc>
          <w:tcPr>
            <w:tcW w:w="1269" w:type="dxa"/>
            <w:tcPrChange w:id="229" w:author="Emma Chandler" w:date="2021-02-28T21:10:00Z">
              <w:tcPr>
                <w:tcW w:w="1269" w:type="dxa"/>
              </w:tcPr>
            </w:tcPrChange>
          </w:tcPr>
          <w:p w14:paraId="27A37CE4" w14:textId="48B1A585" w:rsidR="0071556C" w:rsidRPr="00283FF5" w:rsidRDefault="00526BDB" w:rsidP="00627B9E">
            <w:pPr>
              <w:spacing w:line="480" w:lineRule="auto"/>
              <w:jc w:val="center"/>
              <w:rPr>
                <w:sz w:val="24"/>
                <w:szCs w:val="24"/>
              </w:rPr>
            </w:pPr>
            <w:r>
              <w:rPr>
                <w:sz w:val="24"/>
                <w:szCs w:val="24"/>
              </w:rPr>
              <w:t>0.241*</w:t>
            </w:r>
          </w:p>
        </w:tc>
        <w:tc>
          <w:tcPr>
            <w:tcW w:w="1203" w:type="dxa"/>
            <w:tcPrChange w:id="230" w:author="Emma Chandler" w:date="2021-02-28T21:10:00Z">
              <w:tcPr>
                <w:tcW w:w="1203" w:type="dxa"/>
              </w:tcPr>
            </w:tcPrChange>
          </w:tcPr>
          <w:p w14:paraId="7C42DCD5" w14:textId="365FF98D" w:rsidR="0071556C" w:rsidRPr="00283FF5" w:rsidRDefault="00526BDB" w:rsidP="00627B9E">
            <w:pPr>
              <w:spacing w:line="480" w:lineRule="auto"/>
              <w:jc w:val="center"/>
              <w:rPr>
                <w:sz w:val="24"/>
                <w:szCs w:val="24"/>
              </w:rPr>
            </w:pPr>
            <w:r>
              <w:rPr>
                <w:sz w:val="24"/>
                <w:szCs w:val="24"/>
              </w:rPr>
              <w:t>0.067</w:t>
            </w:r>
          </w:p>
        </w:tc>
        <w:tc>
          <w:tcPr>
            <w:tcW w:w="1067" w:type="dxa"/>
            <w:tcPrChange w:id="231" w:author="Emma Chandler" w:date="2021-02-28T21:10:00Z">
              <w:tcPr>
                <w:tcW w:w="996" w:type="dxa"/>
              </w:tcPr>
            </w:tcPrChange>
          </w:tcPr>
          <w:p w14:paraId="0ABFD892" w14:textId="4D276EDC"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1</w:t>
            </w:r>
          </w:p>
        </w:tc>
        <w:tc>
          <w:tcPr>
            <w:tcW w:w="990" w:type="dxa"/>
            <w:tcPrChange w:id="232" w:author="Emma Chandler" w:date="2021-02-28T21:10:00Z">
              <w:tcPr>
                <w:tcW w:w="876" w:type="dxa"/>
              </w:tcPr>
            </w:tcPrChange>
          </w:tcPr>
          <w:p w14:paraId="53597A48" w14:textId="066B72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007</w:t>
            </w:r>
          </w:p>
        </w:tc>
      </w:tr>
      <w:tr w:rsidR="00627B9E" w:rsidRPr="00283FF5" w14:paraId="1B50F394" w14:textId="77777777" w:rsidTr="004D42B2">
        <w:tc>
          <w:tcPr>
            <w:tcW w:w="1885" w:type="dxa"/>
            <w:tcPrChange w:id="233" w:author="Emma Chandler" w:date="2021-02-28T21:10:00Z">
              <w:tcPr>
                <w:tcW w:w="2045" w:type="dxa"/>
              </w:tcPr>
            </w:tcPrChange>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Change w:id="234" w:author="Emma Chandler" w:date="2021-02-28T21:10:00Z">
              <w:tcPr>
                <w:tcW w:w="1547" w:type="dxa"/>
              </w:tcPr>
            </w:tcPrChange>
          </w:tcPr>
          <w:p w14:paraId="39C28258" w14:textId="689AB5EB" w:rsidR="0071556C" w:rsidRPr="00283FF5" w:rsidRDefault="00526BDB" w:rsidP="00627B9E">
            <w:pPr>
              <w:spacing w:line="480" w:lineRule="auto"/>
              <w:jc w:val="center"/>
              <w:rPr>
                <w:sz w:val="24"/>
                <w:szCs w:val="24"/>
              </w:rPr>
            </w:pPr>
            <w:r>
              <w:rPr>
                <w:sz w:val="24"/>
                <w:szCs w:val="24"/>
              </w:rPr>
              <w:t>0.144***</w:t>
            </w:r>
          </w:p>
        </w:tc>
        <w:tc>
          <w:tcPr>
            <w:tcW w:w="1501" w:type="dxa"/>
            <w:tcPrChange w:id="235" w:author="Emma Chandler" w:date="2021-02-28T21:10:00Z">
              <w:tcPr>
                <w:tcW w:w="1414" w:type="dxa"/>
              </w:tcPr>
            </w:tcPrChange>
          </w:tcPr>
          <w:p w14:paraId="1899709A" w14:textId="0D4A3799" w:rsidR="0071556C" w:rsidRPr="00283FF5" w:rsidRDefault="00526BDB" w:rsidP="00627B9E">
            <w:pPr>
              <w:spacing w:line="480" w:lineRule="auto"/>
              <w:jc w:val="center"/>
              <w:rPr>
                <w:sz w:val="24"/>
                <w:szCs w:val="24"/>
              </w:rPr>
            </w:pPr>
            <w:r>
              <w:rPr>
                <w:sz w:val="24"/>
                <w:szCs w:val="24"/>
              </w:rPr>
              <w:t>0.091**</w:t>
            </w:r>
          </w:p>
        </w:tc>
        <w:tc>
          <w:tcPr>
            <w:tcW w:w="1269" w:type="dxa"/>
            <w:tcPrChange w:id="236" w:author="Emma Chandler" w:date="2021-02-28T21:10:00Z">
              <w:tcPr>
                <w:tcW w:w="1269" w:type="dxa"/>
              </w:tcPr>
            </w:tcPrChange>
          </w:tcPr>
          <w:p w14:paraId="0E458E9D" w14:textId="23883F56" w:rsidR="0071556C" w:rsidRPr="00283FF5" w:rsidRDefault="00526BDB" w:rsidP="00627B9E">
            <w:pPr>
              <w:spacing w:line="480" w:lineRule="auto"/>
              <w:jc w:val="center"/>
              <w:rPr>
                <w:sz w:val="24"/>
                <w:szCs w:val="24"/>
              </w:rPr>
            </w:pPr>
            <w:r>
              <w:rPr>
                <w:sz w:val="24"/>
                <w:szCs w:val="24"/>
              </w:rPr>
              <w:t>0.301***</w:t>
            </w:r>
          </w:p>
        </w:tc>
        <w:tc>
          <w:tcPr>
            <w:tcW w:w="1203" w:type="dxa"/>
            <w:tcPrChange w:id="237" w:author="Emma Chandler" w:date="2021-02-28T21:10:00Z">
              <w:tcPr>
                <w:tcW w:w="1203" w:type="dxa"/>
              </w:tcPr>
            </w:tcPrChange>
          </w:tcPr>
          <w:p w14:paraId="6A763B53" w14:textId="6344FC94" w:rsidR="0071556C" w:rsidRPr="00283FF5" w:rsidRDefault="00526BDB" w:rsidP="00627B9E">
            <w:pPr>
              <w:spacing w:line="480" w:lineRule="auto"/>
              <w:jc w:val="center"/>
              <w:rPr>
                <w:sz w:val="24"/>
                <w:szCs w:val="24"/>
              </w:rPr>
            </w:pPr>
            <w:r>
              <w:rPr>
                <w:sz w:val="24"/>
                <w:szCs w:val="24"/>
              </w:rPr>
              <w:t>0.467***</w:t>
            </w:r>
          </w:p>
        </w:tc>
        <w:tc>
          <w:tcPr>
            <w:tcW w:w="1067" w:type="dxa"/>
            <w:tcPrChange w:id="238" w:author="Emma Chandler" w:date="2021-02-28T21:10:00Z">
              <w:tcPr>
                <w:tcW w:w="996" w:type="dxa"/>
              </w:tcPr>
            </w:tcPrChange>
          </w:tcPr>
          <w:p w14:paraId="00685B19" w14:textId="7CD4DC23" w:rsidR="0071556C" w:rsidRPr="00283FF5" w:rsidRDefault="009A2DBE" w:rsidP="00627B9E">
            <w:pPr>
              <w:spacing w:line="480" w:lineRule="auto"/>
              <w:jc w:val="center"/>
              <w:rPr>
                <w:sz w:val="24"/>
                <w:szCs w:val="24"/>
              </w:rPr>
            </w:pPr>
            <w:r>
              <w:rPr>
                <w:sz w:val="24"/>
                <w:szCs w:val="24"/>
              </w:rPr>
              <w:t>0</w:t>
            </w:r>
            <w:r w:rsidR="0071556C" w:rsidRPr="00283FF5">
              <w:rPr>
                <w:sz w:val="24"/>
                <w:szCs w:val="24"/>
              </w:rPr>
              <w:t>.067</w:t>
            </w:r>
            <w:r w:rsidR="0071556C">
              <w:rPr>
                <w:sz w:val="24"/>
                <w:szCs w:val="24"/>
              </w:rPr>
              <w:t>*</w:t>
            </w:r>
          </w:p>
        </w:tc>
        <w:tc>
          <w:tcPr>
            <w:tcW w:w="990" w:type="dxa"/>
            <w:tcPrChange w:id="239" w:author="Emma Chandler" w:date="2021-02-28T21:10:00Z">
              <w:tcPr>
                <w:tcW w:w="876" w:type="dxa"/>
              </w:tcPr>
            </w:tcPrChange>
          </w:tcPr>
          <w:p w14:paraId="23347BFA" w14:textId="6B86896A" w:rsidR="0071556C" w:rsidRPr="00283FF5" w:rsidRDefault="009A2DBE" w:rsidP="00627B9E">
            <w:pPr>
              <w:spacing w:line="480" w:lineRule="auto"/>
              <w:jc w:val="center"/>
              <w:rPr>
                <w:sz w:val="24"/>
                <w:szCs w:val="24"/>
              </w:rPr>
            </w:pPr>
            <w:r>
              <w:rPr>
                <w:sz w:val="24"/>
                <w:szCs w:val="24"/>
              </w:rPr>
              <w:t>0</w:t>
            </w:r>
            <w:r w:rsidR="0071556C" w:rsidRPr="00283FF5">
              <w:rPr>
                <w:sz w:val="24"/>
                <w:szCs w:val="24"/>
              </w:rPr>
              <w:t>.043</w:t>
            </w:r>
            <w:r w:rsidR="0071556C">
              <w:rPr>
                <w:sz w:val="24"/>
                <w:szCs w:val="24"/>
              </w:rPr>
              <w:t>*</w:t>
            </w:r>
          </w:p>
        </w:tc>
      </w:tr>
      <w:tr w:rsidR="00627B9E" w:rsidRPr="00283FF5" w14:paraId="22FAE077" w14:textId="77777777" w:rsidTr="004D42B2">
        <w:tc>
          <w:tcPr>
            <w:tcW w:w="1885" w:type="dxa"/>
            <w:tcPrChange w:id="240" w:author="Emma Chandler" w:date="2021-02-28T21:10:00Z">
              <w:tcPr>
                <w:tcW w:w="2045" w:type="dxa"/>
              </w:tcPr>
            </w:tcPrChange>
          </w:tcPr>
          <w:p w14:paraId="68DB41B3" w14:textId="77777777" w:rsidR="0071556C" w:rsidRPr="00283FF5" w:rsidRDefault="0071556C" w:rsidP="00FA755C">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1620" w:type="dxa"/>
            <w:tcPrChange w:id="241" w:author="Emma Chandler" w:date="2021-02-28T21:10:00Z">
              <w:tcPr>
                <w:tcW w:w="1547" w:type="dxa"/>
              </w:tcPr>
            </w:tcPrChange>
          </w:tcPr>
          <w:p w14:paraId="0AEC7594" w14:textId="618308FE" w:rsidR="0071556C" w:rsidRPr="00283FF5" w:rsidRDefault="00526BDB" w:rsidP="00627B9E">
            <w:pPr>
              <w:spacing w:line="480" w:lineRule="auto"/>
              <w:jc w:val="center"/>
              <w:rPr>
                <w:sz w:val="24"/>
                <w:szCs w:val="24"/>
              </w:rPr>
            </w:pPr>
            <w:r>
              <w:rPr>
                <w:sz w:val="24"/>
                <w:szCs w:val="24"/>
              </w:rPr>
              <w:t>0.340*</w:t>
            </w:r>
          </w:p>
        </w:tc>
        <w:tc>
          <w:tcPr>
            <w:tcW w:w="1501" w:type="dxa"/>
            <w:tcPrChange w:id="242" w:author="Emma Chandler" w:date="2021-02-28T21:10:00Z">
              <w:tcPr>
                <w:tcW w:w="1414" w:type="dxa"/>
              </w:tcPr>
            </w:tcPrChange>
          </w:tcPr>
          <w:p w14:paraId="0F99484F" w14:textId="4D5A88FF" w:rsidR="0071556C" w:rsidRPr="00283FF5" w:rsidRDefault="00526BDB" w:rsidP="00627B9E">
            <w:pPr>
              <w:spacing w:line="480" w:lineRule="auto"/>
              <w:jc w:val="center"/>
              <w:rPr>
                <w:sz w:val="24"/>
                <w:szCs w:val="24"/>
              </w:rPr>
            </w:pPr>
            <w:r>
              <w:rPr>
                <w:sz w:val="24"/>
                <w:szCs w:val="24"/>
              </w:rPr>
              <w:t>0.178</w:t>
            </w:r>
          </w:p>
        </w:tc>
        <w:tc>
          <w:tcPr>
            <w:tcW w:w="1269" w:type="dxa"/>
            <w:tcPrChange w:id="243" w:author="Emma Chandler" w:date="2021-02-28T21:10:00Z">
              <w:tcPr>
                <w:tcW w:w="1269" w:type="dxa"/>
              </w:tcPr>
            </w:tcPrChange>
          </w:tcPr>
          <w:p w14:paraId="1AD441AA" w14:textId="3A14C106" w:rsidR="0071556C" w:rsidRPr="00283FF5" w:rsidRDefault="00526BDB" w:rsidP="00627B9E">
            <w:pPr>
              <w:spacing w:line="480" w:lineRule="auto"/>
              <w:jc w:val="center"/>
              <w:rPr>
                <w:sz w:val="24"/>
                <w:szCs w:val="24"/>
              </w:rPr>
            </w:pPr>
            <w:r>
              <w:rPr>
                <w:sz w:val="24"/>
                <w:szCs w:val="24"/>
              </w:rPr>
              <w:t>-0.177</w:t>
            </w:r>
          </w:p>
        </w:tc>
        <w:tc>
          <w:tcPr>
            <w:tcW w:w="1203" w:type="dxa"/>
            <w:tcPrChange w:id="244" w:author="Emma Chandler" w:date="2021-02-28T21:10:00Z">
              <w:tcPr>
                <w:tcW w:w="1203" w:type="dxa"/>
              </w:tcPr>
            </w:tcPrChange>
          </w:tcPr>
          <w:p w14:paraId="38CD4CB6" w14:textId="670F912F" w:rsidR="0071556C" w:rsidRPr="00283FF5" w:rsidRDefault="00526BDB" w:rsidP="00627B9E">
            <w:pPr>
              <w:spacing w:line="480" w:lineRule="auto"/>
              <w:jc w:val="center"/>
              <w:rPr>
                <w:sz w:val="24"/>
                <w:szCs w:val="24"/>
              </w:rPr>
            </w:pPr>
            <w:r>
              <w:rPr>
                <w:sz w:val="24"/>
                <w:szCs w:val="24"/>
              </w:rPr>
              <w:t>1.236</w:t>
            </w:r>
          </w:p>
        </w:tc>
        <w:tc>
          <w:tcPr>
            <w:tcW w:w="1067" w:type="dxa"/>
            <w:tcPrChange w:id="245" w:author="Emma Chandler" w:date="2021-02-28T21:10:00Z">
              <w:tcPr>
                <w:tcW w:w="996" w:type="dxa"/>
              </w:tcPr>
            </w:tcPrChange>
          </w:tcPr>
          <w:p w14:paraId="3E746BE2" w14:textId="23528E9C" w:rsidR="0071556C" w:rsidRPr="00283FF5" w:rsidRDefault="005E2D5B" w:rsidP="00627B9E">
            <w:pPr>
              <w:spacing w:line="480" w:lineRule="auto"/>
              <w:jc w:val="center"/>
              <w:rPr>
                <w:sz w:val="24"/>
                <w:szCs w:val="24"/>
              </w:rPr>
            </w:pPr>
            <w:r>
              <w:rPr>
                <w:sz w:val="24"/>
                <w:szCs w:val="24"/>
              </w:rPr>
              <w:t>0.421</w:t>
            </w:r>
          </w:p>
        </w:tc>
        <w:tc>
          <w:tcPr>
            <w:tcW w:w="990" w:type="dxa"/>
            <w:tcPrChange w:id="246" w:author="Emma Chandler" w:date="2021-02-28T21:10:00Z">
              <w:tcPr>
                <w:tcW w:w="876" w:type="dxa"/>
              </w:tcPr>
            </w:tcPrChange>
          </w:tcPr>
          <w:p w14:paraId="3D2D3C8A" w14:textId="0D0E3257" w:rsidR="0071556C" w:rsidRPr="00283FF5" w:rsidRDefault="005E2D5B" w:rsidP="00627B9E">
            <w:pPr>
              <w:spacing w:line="480" w:lineRule="auto"/>
              <w:jc w:val="center"/>
              <w:rPr>
                <w:sz w:val="24"/>
                <w:szCs w:val="24"/>
              </w:rPr>
            </w:pPr>
            <w:r>
              <w:rPr>
                <w:sz w:val="24"/>
                <w:szCs w:val="24"/>
              </w:rPr>
              <w:t>0.220</w:t>
            </w:r>
          </w:p>
        </w:tc>
      </w:tr>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2EEE13C2" w14:textId="029E5E6C" w:rsidR="00F211FD" w:rsidRDefault="00F211FD" w:rsidP="00FA755C">
      <w:pPr>
        <w:tabs>
          <w:tab w:val="left" w:pos="810"/>
        </w:tabs>
        <w:rPr>
          <w:sz w:val="24"/>
          <w:szCs w:val="24"/>
        </w:rPr>
      </w:pPr>
      <w:r w:rsidRPr="00F211FD">
        <w:rPr>
          <w:sz w:val="24"/>
          <w:szCs w:val="24"/>
        </w:rPr>
        <w:t xml:space="preserve">Figure 1.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The species codes are as follows:</w:t>
      </w:r>
      <w:r w:rsidR="00FA755C">
        <w:rPr>
          <w:sz w:val="24"/>
          <w:szCs w:val="24"/>
        </w:rPr>
        <w:t xml:space="preserve"> </w:t>
      </w:r>
      <w:r w:rsidR="00C60872">
        <w:rPr>
          <w:sz w:val="24"/>
          <w:szCs w:val="24"/>
        </w:rPr>
        <w:t>A</w:t>
      </w:r>
      <w:ins w:id="247" w:author="Emma Chandler" w:date="2021-02-28T20:01:00Z">
        <w:r w:rsidR="000B3163">
          <w:rPr>
            <w:sz w:val="24"/>
            <w:szCs w:val="24"/>
          </w:rPr>
          <w:t>)</w:t>
        </w:r>
      </w:ins>
      <w:del w:id="248" w:author="Emma Chandler" w:date="2021-02-28T20:01:00Z">
        <w:r w:rsidRPr="00F211FD" w:rsidDel="000B3163">
          <w:rPr>
            <w:sz w:val="24"/>
            <w:szCs w:val="24"/>
          </w:rPr>
          <w:delText>=</w:delText>
        </w:r>
      </w:del>
      <w:ins w:id="249" w:author="Emma Chandler" w:date="2021-02-28T21:11:00Z">
        <w:r w:rsidR="004D42B2">
          <w:rPr>
            <w:sz w:val="24"/>
            <w:szCs w:val="24"/>
          </w:rPr>
          <w:t xml:space="preserve"> </w:t>
        </w:r>
      </w:ins>
      <w:ins w:id="250" w:author="Emma Chandler" w:date="2021-02-28T21:00:00Z">
        <w:r w:rsidR="004729E2" w:rsidRPr="00283FF5">
          <w:rPr>
            <w:i/>
            <w:iCs/>
            <w:sz w:val="24"/>
            <w:szCs w:val="24"/>
          </w:rPr>
          <w:t xml:space="preserve">Ranunculus </w:t>
        </w:r>
        <w:proofErr w:type="spellStart"/>
        <w:r w:rsidR="004729E2" w:rsidRPr="00283FF5">
          <w:rPr>
            <w:i/>
            <w:iCs/>
            <w:sz w:val="24"/>
            <w:szCs w:val="24"/>
          </w:rPr>
          <w:t>rhomboides</w:t>
        </w:r>
      </w:ins>
      <w:proofErr w:type="spellEnd"/>
      <w:del w:id="251" w:author="Emma Chandler" w:date="2021-02-28T21:00:00Z">
        <w:r w:rsidRPr="00F211FD" w:rsidDel="004729E2">
          <w:rPr>
            <w:sz w:val="24"/>
            <w:szCs w:val="24"/>
          </w:rPr>
          <w:delText>Ranun rhomb</w:delText>
        </w:r>
      </w:del>
      <w:r w:rsidRPr="00F211FD">
        <w:rPr>
          <w:sz w:val="24"/>
          <w:szCs w:val="24"/>
        </w:rPr>
        <w:t>;</w:t>
      </w:r>
      <w:ins w:id="252" w:author="Emma Chandler" w:date="2021-02-28T21:10:00Z">
        <w:r w:rsidR="004D42B2">
          <w:rPr>
            <w:sz w:val="24"/>
            <w:szCs w:val="24"/>
          </w:rPr>
          <w:t xml:space="preserve"> </w:t>
        </w:r>
      </w:ins>
      <w:r w:rsidR="00C60872">
        <w:rPr>
          <w:sz w:val="24"/>
          <w:szCs w:val="24"/>
        </w:rPr>
        <w:t>B</w:t>
      </w:r>
      <w:ins w:id="253" w:author="Emma Chandler" w:date="2021-02-28T20:01:00Z">
        <w:r w:rsidR="000B3163">
          <w:rPr>
            <w:sz w:val="24"/>
            <w:szCs w:val="24"/>
          </w:rPr>
          <w:t>)</w:t>
        </w:r>
      </w:ins>
      <w:del w:id="254" w:author="Emma Chandler" w:date="2021-02-28T20:01:00Z">
        <w:r w:rsidRPr="00F211FD" w:rsidDel="000B3163">
          <w:rPr>
            <w:sz w:val="24"/>
            <w:szCs w:val="24"/>
          </w:rPr>
          <w:delText>=</w:delText>
        </w:r>
      </w:del>
      <w:ins w:id="255" w:author="Emma Chandler" w:date="2021-02-28T21:11:00Z">
        <w:r w:rsidR="004D42B2">
          <w:rPr>
            <w:sz w:val="24"/>
            <w:szCs w:val="24"/>
          </w:rPr>
          <w:t xml:space="preserve"> </w:t>
        </w:r>
      </w:ins>
      <w:proofErr w:type="spellStart"/>
      <w:ins w:id="256" w:author="Emma Chandler" w:date="2021-02-28T21:00:00Z">
        <w:r w:rsidR="004729E2" w:rsidRPr="00283FF5">
          <w:rPr>
            <w:i/>
            <w:iCs/>
            <w:sz w:val="24"/>
            <w:szCs w:val="24"/>
          </w:rPr>
          <w:t>Cerastium</w:t>
        </w:r>
        <w:proofErr w:type="spellEnd"/>
        <w:r w:rsidR="004729E2" w:rsidRPr="00283FF5">
          <w:rPr>
            <w:i/>
            <w:iCs/>
            <w:sz w:val="24"/>
            <w:szCs w:val="24"/>
          </w:rPr>
          <w:t xml:space="preserve"> </w:t>
        </w:r>
        <w:proofErr w:type="spellStart"/>
        <w:r w:rsidR="004729E2" w:rsidRPr="00283FF5">
          <w:rPr>
            <w:i/>
            <w:iCs/>
            <w:sz w:val="24"/>
            <w:szCs w:val="24"/>
          </w:rPr>
          <w:t>arvense</w:t>
        </w:r>
      </w:ins>
      <w:proofErr w:type="spellEnd"/>
      <w:del w:id="257" w:author="Emma Chandler" w:date="2021-02-28T21:00:00Z">
        <w:r w:rsidRPr="00F211FD" w:rsidDel="004729E2">
          <w:rPr>
            <w:sz w:val="24"/>
            <w:szCs w:val="24"/>
          </w:rPr>
          <w:delText>Ceras arven</w:delText>
        </w:r>
      </w:del>
      <w:r w:rsidRPr="00F211FD">
        <w:rPr>
          <w:sz w:val="24"/>
          <w:szCs w:val="24"/>
        </w:rPr>
        <w:t>;</w:t>
      </w:r>
      <w:ins w:id="258" w:author="Emma Chandler" w:date="2021-02-28T21:10:00Z">
        <w:r w:rsidR="004D42B2">
          <w:rPr>
            <w:sz w:val="24"/>
            <w:szCs w:val="24"/>
          </w:rPr>
          <w:t xml:space="preserve"> </w:t>
        </w:r>
      </w:ins>
      <w:r w:rsidR="00C60872">
        <w:rPr>
          <w:sz w:val="24"/>
          <w:szCs w:val="24"/>
        </w:rPr>
        <w:t>C</w:t>
      </w:r>
      <w:ins w:id="259" w:author="Emma Chandler" w:date="2021-02-28T20:01:00Z">
        <w:r w:rsidR="000B3163">
          <w:rPr>
            <w:sz w:val="24"/>
            <w:szCs w:val="24"/>
          </w:rPr>
          <w:t>)</w:t>
        </w:r>
      </w:ins>
      <w:del w:id="260" w:author="Emma Chandler" w:date="2021-02-28T20:01:00Z">
        <w:r w:rsidRPr="00F211FD" w:rsidDel="000B3163">
          <w:rPr>
            <w:sz w:val="24"/>
            <w:szCs w:val="24"/>
          </w:rPr>
          <w:delText>=</w:delText>
        </w:r>
      </w:del>
      <w:ins w:id="261" w:author="Emma Chandler" w:date="2021-02-28T21:11:00Z">
        <w:r w:rsidR="004D42B2">
          <w:rPr>
            <w:sz w:val="24"/>
            <w:szCs w:val="24"/>
          </w:rPr>
          <w:t xml:space="preserve"> </w:t>
        </w:r>
      </w:ins>
      <w:ins w:id="262" w:author="Emma Chandler" w:date="2021-02-28T21:01:00Z">
        <w:r w:rsidR="004729E2" w:rsidRPr="00283FF5">
          <w:rPr>
            <w:i/>
            <w:iCs/>
            <w:sz w:val="24"/>
            <w:szCs w:val="24"/>
          </w:rPr>
          <w:t xml:space="preserve">Ranunculus </w:t>
        </w:r>
        <w:proofErr w:type="spellStart"/>
        <w:r w:rsidR="004729E2" w:rsidRPr="00283FF5">
          <w:rPr>
            <w:i/>
            <w:iCs/>
            <w:sz w:val="24"/>
            <w:szCs w:val="24"/>
          </w:rPr>
          <w:t>abortivus</w:t>
        </w:r>
      </w:ins>
      <w:proofErr w:type="spellEnd"/>
      <w:del w:id="263" w:author="Emma Chandler" w:date="2021-02-28T21:01:00Z">
        <w:r w:rsidRPr="00F211FD" w:rsidDel="004729E2">
          <w:rPr>
            <w:sz w:val="24"/>
            <w:szCs w:val="24"/>
          </w:rPr>
          <w:delText>Ranun abort</w:delText>
        </w:r>
      </w:del>
      <w:r w:rsidRPr="00F211FD">
        <w:rPr>
          <w:sz w:val="24"/>
          <w:szCs w:val="24"/>
        </w:rPr>
        <w:t>;</w:t>
      </w:r>
      <w:ins w:id="264" w:author="Emma Chandler" w:date="2021-02-28T21:10:00Z">
        <w:r w:rsidR="004D42B2">
          <w:rPr>
            <w:sz w:val="24"/>
            <w:szCs w:val="24"/>
          </w:rPr>
          <w:t xml:space="preserve"> </w:t>
        </w:r>
      </w:ins>
      <w:r w:rsidR="00C60872">
        <w:rPr>
          <w:sz w:val="24"/>
          <w:szCs w:val="24"/>
        </w:rPr>
        <w:t>D</w:t>
      </w:r>
      <w:ins w:id="265" w:author="Emma Chandler" w:date="2021-02-28T20:01:00Z">
        <w:r w:rsidR="000B3163">
          <w:rPr>
            <w:sz w:val="24"/>
            <w:szCs w:val="24"/>
          </w:rPr>
          <w:t>)</w:t>
        </w:r>
      </w:ins>
      <w:del w:id="266" w:author="Emma Chandler" w:date="2021-02-28T20:01:00Z">
        <w:r w:rsidRPr="00F211FD" w:rsidDel="000B3163">
          <w:rPr>
            <w:sz w:val="24"/>
            <w:szCs w:val="24"/>
          </w:rPr>
          <w:delText>=</w:delText>
        </w:r>
      </w:del>
      <w:ins w:id="267" w:author="Emma Chandler" w:date="2021-02-28T21:11:00Z">
        <w:r w:rsidR="004D42B2">
          <w:rPr>
            <w:sz w:val="24"/>
            <w:szCs w:val="24"/>
          </w:rPr>
          <w:t xml:space="preserve"> </w:t>
        </w:r>
      </w:ins>
      <w:ins w:id="268" w:author="Emma Chandler" w:date="2021-02-28T21:01:00Z">
        <w:r w:rsidR="004729E2" w:rsidRPr="00283FF5">
          <w:rPr>
            <w:i/>
            <w:iCs/>
            <w:sz w:val="24"/>
            <w:szCs w:val="24"/>
          </w:rPr>
          <w:t xml:space="preserve">Oxalis </w:t>
        </w:r>
        <w:proofErr w:type="spellStart"/>
        <w:r w:rsidR="004729E2" w:rsidRPr="00283FF5">
          <w:rPr>
            <w:i/>
            <w:iCs/>
            <w:sz w:val="24"/>
            <w:szCs w:val="24"/>
          </w:rPr>
          <w:t>violacea</w:t>
        </w:r>
      </w:ins>
      <w:proofErr w:type="spellEnd"/>
      <w:del w:id="269" w:author="Emma Chandler" w:date="2021-02-28T21:01:00Z">
        <w:r w:rsidRPr="00F211FD" w:rsidDel="004729E2">
          <w:rPr>
            <w:sz w:val="24"/>
            <w:szCs w:val="24"/>
          </w:rPr>
          <w:delText>Oxali viola</w:delText>
        </w:r>
      </w:del>
      <w:r w:rsidRPr="00F211FD">
        <w:rPr>
          <w:sz w:val="24"/>
          <w:szCs w:val="24"/>
        </w:rPr>
        <w:t>;</w:t>
      </w:r>
      <w:ins w:id="270" w:author="Emma Chandler" w:date="2021-02-28T21:10:00Z">
        <w:r w:rsidR="004D42B2">
          <w:rPr>
            <w:sz w:val="24"/>
            <w:szCs w:val="24"/>
          </w:rPr>
          <w:t xml:space="preserve"> </w:t>
        </w:r>
      </w:ins>
      <w:r w:rsidR="00C60872">
        <w:rPr>
          <w:sz w:val="24"/>
          <w:szCs w:val="24"/>
        </w:rPr>
        <w:t>E</w:t>
      </w:r>
      <w:ins w:id="271" w:author="Emma Chandler" w:date="2021-02-28T20:01:00Z">
        <w:r w:rsidR="000B3163">
          <w:rPr>
            <w:sz w:val="24"/>
            <w:szCs w:val="24"/>
          </w:rPr>
          <w:t>)</w:t>
        </w:r>
      </w:ins>
      <w:del w:id="272" w:author="Emma Chandler" w:date="2021-02-28T20:01:00Z">
        <w:r w:rsidRPr="00F211FD" w:rsidDel="000B3163">
          <w:rPr>
            <w:sz w:val="24"/>
            <w:szCs w:val="24"/>
          </w:rPr>
          <w:delText>=</w:delText>
        </w:r>
      </w:del>
      <w:ins w:id="273" w:author="Emma Chandler" w:date="2021-02-28T21:11:00Z">
        <w:r w:rsidR="004D42B2">
          <w:rPr>
            <w:sz w:val="24"/>
            <w:szCs w:val="24"/>
          </w:rPr>
          <w:t xml:space="preserve"> </w:t>
        </w:r>
      </w:ins>
      <w:ins w:id="274" w:author="Emma Chandler" w:date="2021-02-28T21:01:00Z">
        <w:r w:rsidR="004729E2" w:rsidRPr="00283FF5">
          <w:rPr>
            <w:i/>
            <w:iCs/>
            <w:sz w:val="24"/>
            <w:szCs w:val="24"/>
          </w:rPr>
          <w:t>Sisyrinchium angustifolium</w:t>
        </w:r>
      </w:ins>
      <w:del w:id="275" w:author="Emma Chandler" w:date="2021-02-28T21:01:00Z">
        <w:r w:rsidRPr="00F211FD" w:rsidDel="004729E2">
          <w:rPr>
            <w:sz w:val="24"/>
            <w:szCs w:val="24"/>
          </w:rPr>
          <w:delText>Sisyr angus</w:delText>
        </w:r>
      </w:del>
      <w:r w:rsidRPr="00F211FD">
        <w:rPr>
          <w:sz w:val="24"/>
          <w:szCs w:val="24"/>
        </w:rPr>
        <w:t>;</w:t>
      </w:r>
      <w:r w:rsidR="00C60872" w:rsidRPr="00F211FD" w:rsidDel="00C60872">
        <w:rPr>
          <w:sz w:val="24"/>
          <w:szCs w:val="24"/>
        </w:rPr>
        <w:t xml:space="preserve"> </w:t>
      </w:r>
      <w:r w:rsidR="00C60872">
        <w:rPr>
          <w:sz w:val="24"/>
          <w:szCs w:val="24"/>
        </w:rPr>
        <w:t>F</w:t>
      </w:r>
      <w:ins w:id="276" w:author="Emma Chandler" w:date="2021-02-28T20:01:00Z">
        <w:r w:rsidR="000B3163">
          <w:rPr>
            <w:sz w:val="24"/>
            <w:szCs w:val="24"/>
          </w:rPr>
          <w:t>)</w:t>
        </w:r>
      </w:ins>
      <w:del w:id="277" w:author="Emma Chandler" w:date="2021-02-28T20:01:00Z">
        <w:r w:rsidRPr="00F211FD" w:rsidDel="000B3163">
          <w:rPr>
            <w:sz w:val="24"/>
            <w:szCs w:val="24"/>
          </w:rPr>
          <w:delText>=</w:delText>
        </w:r>
      </w:del>
      <w:ins w:id="278" w:author="Emma Chandler" w:date="2021-02-28T21:11:00Z">
        <w:r w:rsidR="004D42B2">
          <w:rPr>
            <w:sz w:val="24"/>
            <w:szCs w:val="24"/>
          </w:rPr>
          <w:t xml:space="preserve"> </w:t>
        </w:r>
      </w:ins>
      <w:ins w:id="279" w:author="Emma Chandler" w:date="2021-02-28T21:01:00Z">
        <w:r w:rsidR="004729E2" w:rsidRPr="00283FF5">
          <w:rPr>
            <w:i/>
            <w:iCs/>
            <w:sz w:val="24"/>
            <w:szCs w:val="24"/>
          </w:rPr>
          <w:t xml:space="preserve">Trillium </w:t>
        </w:r>
        <w:proofErr w:type="spellStart"/>
        <w:r w:rsidR="004729E2" w:rsidRPr="00283FF5">
          <w:rPr>
            <w:i/>
            <w:iCs/>
            <w:sz w:val="24"/>
            <w:szCs w:val="24"/>
          </w:rPr>
          <w:t>cernuum</w:t>
        </w:r>
      </w:ins>
      <w:proofErr w:type="spellEnd"/>
      <w:del w:id="280" w:author="Emma Chandler" w:date="2021-02-28T21:01:00Z">
        <w:r w:rsidRPr="00F211FD" w:rsidDel="004729E2">
          <w:rPr>
            <w:sz w:val="24"/>
            <w:szCs w:val="24"/>
          </w:rPr>
          <w:delText>Trill cernu</w:delText>
        </w:r>
      </w:del>
      <w:r w:rsidRPr="00F211FD">
        <w:rPr>
          <w:sz w:val="24"/>
          <w:szCs w:val="24"/>
        </w:rPr>
        <w:t>;</w:t>
      </w:r>
      <w:ins w:id="281" w:author="Emma Chandler" w:date="2021-02-28T21:10:00Z">
        <w:r w:rsidR="004D42B2">
          <w:rPr>
            <w:sz w:val="24"/>
            <w:szCs w:val="24"/>
          </w:rPr>
          <w:t xml:space="preserve"> </w:t>
        </w:r>
      </w:ins>
      <w:r w:rsidR="00C60872">
        <w:rPr>
          <w:sz w:val="24"/>
          <w:szCs w:val="24"/>
        </w:rPr>
        <w:t>G</w:t>
      </w:r>
      <w:ins w:id="282" w:author="Emma Chandler" w:date="2021-02-28T20:01:00Z">
        <w:r w:rsidR="000B3163">
          <w:rPr>
            <w:sz w:val="24"/>
            <w:szCs w:val="24"/>
          </w:rPr>
          <w:t>)</w:t>
        </w:r>
      </w:ins>
      <w:del w:id="283" w:author="Emma Chandler" w:date="2021-02-28T20:01:00Z">
        <w:r w:rsidRPr="00F211FD" w:rsidDel="000B3163">
          <w:rPr>
            <w:sz w:val="24"/>
            <w:szCs w:val="24"/>
          </w:rPr>
          <w:delText>=</w:delText>
        </w:r>
      </w:del>
      <w:ins w:id="284" w:author="Emma Chandler" w:date="2021-02-28T21:11:00Z">
        <w:r w:rsidR="004D42B2">
          <w:rPr>
            <w:sz w:val="24"/>
            <w:szCs w:val="24"/>
          </w:rPr>
          <w:t xml:space="preserve"> </w:t>
        </w:r>
      </w:ins>
      <w:ins w:id="285" w:author="Emma Chandler" w:date="2021-02-28T21:01:00Z">
        <w:r w:rsidR="004729E2" w:rsidRPr="00283FF5">
          <w:rPr>
            <w:i/>
            <w:iCs/>
            <w:sz w:val="24"/>
            <w:szCs w:val="24"/>
          </w:rPr>
          <w:t xml:space="preserve">Lithospermum </w:t>
        </w:r>
        <w:proofErr w:type="spellStart"/>
        <w:r w:rsidR="004729E2" w:rsidRPr="00283FF5">
          <w:rPr>
            <w:i/>
            <w:iCs/>
            <w:sz w:val="24"/>
            <w:szCs w:val="24"/>
          </w:rPr>
          <w:t>incisum</w:t>
        </w:r>
      </w:ins>
      <w:del w:id="286" w:author="Emma Chandler" w:date="2021-02-28T21:01:00Z">
        <w:r w:rsidRPr="00F211FD" w:rsidDel="004729E2">
          <w:rPr>
            <w:sz w:val="24"/>
            <w:szCs w:val="24"/>
          </w:rPr>
          <w:delText>Litho incis</w:delText>
        </w:r>
      </w:del>
      <w:r w:rsidRPr="00F211FD">
        <w:rPr>
          <w:sz w:val="24"/>
          <w:szCs w:val="24"/>
        </w:rPr>
        <w:t>;</w:t>
      </w:r>
      <w:r w:rsidR="00C60872">
        <w:rPr>
          <w:sz w:val="24"/>
          <w:szCs w:val="24"/>
        </w:rPr>
        <w:t>H</w:t>
      </w:r>
      <w:proofErr w:type="spellEnd"/>
      <w:ins w:id="287" w:author="Emma Chandler" w:date="2021-02-28T20:01:00Z">
        <w:r w:rsidR="000B3163">
          <w:rPr>
            <w:sz w:val="24"/>
            <w:szCs w:val="24"/>
          </w:rPr>
          <w:t>)</w:t>
        </w:r>
      </w:ins>
      <w:del w:id="288" w:author="Emma Chandler" w:date="2021-02-28T20:01:00Z">
        <w:r w:rsidRPr="00F211FD" w:rsidDel="000B3163">
          <w:rPr>
            <w:sz w:val="24"/>
            <w:szCs w:val="24"/>
          </w:rPr>
          <w:delText>=</w:delText>
        </w:r>
      </w:del>
      <w:ins w:id="289" w:author="Emma Chandler" w:date="2021-02-28T21:11:00Z">
        <w:r w:rsidR="004D42B2">
          <w:rPr>
            <w:sz w:val="24"/>
            <w:szCs w:val="24"/>
          </w:rPr>
          <w:t xml:space="preserve"> </w:t>
        </w:r>
      </w:ins>
      <w:proofErr w:type="spellStart"/>
      <w:ins w:id="290" w:author="Emma Chandler" w:date="2021-02-28T21:01:00Z">
        <w:r w:rsidR="004729E2" w:rsidRPr="00283FF5">
          <w:rPr>
            <w:i/>
            <w:iCs/>
            <w:sz w:val="24"/>
            <w:szCs w:val="24"/>
          </w:rPr>
          <w:t>Pedicularis</w:t>
        </w:r>
        <w:proofErr w:type="spellEnd"/>
        <w:r w:rsidR="004729E2" w:rsidRPr="00283FF5">
          <w:rPr>
            <w:i/>
            <w:iCs/>
            <w:sz w:val="24"/>
            <w:szCs w:val="24"/>
          </w:rPr>
          <w:t xml:space="preserve"> canadensis</w:t>
        </w:r>
      </w:ins>
      <w:del w:id="291" w:author="Emma Chandler" w:date="2021-02-28T21:01:00Z">
        <w:r w:rsidRPr="00F211FD" w:rsidDel="004729E2">
          <w:rPr>
            <w:sz w:val="24"/>
            <w:szCs w:val="24"/>
          </w:rPr>
          <w:delText>Pedic canad</w:delText>
        </w:r>
      </w:del>
      <w:r w:rsidRPr="00F211FD">
        <w:rPr>
          <w:sz w:val="24"/>
          <w:szCs w:val="24"/>
        </w:rPr>
        <w:t>;</w:t>
      </w:r>
      <w:ins w:id="292" w:author="Emma Chandler" w:date="2021-02-28T21:11:00Z">
        <w:r w:rsidR="004D42B2">
          <w:rPr>
            <w:sz w:val="24"/>
            <w:szCs w:val="24"/>
          </w:rPr>
          <w:t xml:space="preserve"> </w:t>
        </w:r>
      </w:ins>
      <w:r w:rsidR="00C60872">
        <w:rPr>
          <w:sz w:val="24"/>
          <w:szCs w:val="24"/>
        </w:rPr>
        <w:t>I</w:t>
      </w:r>
      <w:ins w:id="293" w:author="Emma Chandler" w:date="2021-02-28T20:01:00Z">
        <w:r w:rsidR="000B3163">
          <w:rPr>
            <w:sz w:val="24"/>
            <w:szCs w:val="24"/>
          </w:rPr>
          <w:t>)</w:t>
        </w:r>
      </w:ins>
      <w:del w:id="294" w:author="Emma Chandler" w:date="2021-02-28T20:01:00Z">
        <w:r w:rsidRPr="00F211FD" w:rsidDel="000B3163">
          <w:rPr>
            <w:sz w:val="24"/>
            <w:szCs w:val="24"/>
          </w:rPr>
          <w:delText>=</w:delText>
        </w:r>
      </w:del>
      <w:ins w:id="295" w:author="Emma Chandler" w:date="2021-02-28T21:11:00Z">
        <w:r w:rsidR="004D42B2">
          <w:rPr>
            <w:sz w:val="24"/>
            <w:szCs w:val="24"/>
          </w:rPr>
          <w:t xml:space="preserve"> </w:t>
        </w:r>
      </w:ins>
      <w:proofErr w:type="spellStart"/>
      <w:ins w:id="296" w:author="Emma Chandler" w:date="2021-02-28T21:02:00Z">
        <w:r w:rsidR="004729E2" w:rsidRPr="00283FF5">
          <w:rPr>
            <w:i/>
            <w:iCs/>
            <w:sz w:val="24"/>
            <w:szCs w:val="24"/>
          </w:rPr>
          <w:t>Zizia</w:t>
        </w:r>
        <w:proofErr w:type="spellEnd"/>
        <w:r w:rsidR="004729E2" w:rsidRPr="00283FF5">
          <w:rPr>
            <w:i/>
            <w:iCs/>
            <w:sz w:val="24"/>
            <w:szCs w:val="24"/>
          </w:rPr>
          <w:t xml:space="preserve"> </w:t>
        </w:r>
        <w:proofErr w:type="spellStart"/>
        <w:r w:rsidR="004729E2" w:rsidRPr="00283FF5">
          <w:rPr>
            <w:i/>
            <w:iCs/>
            <w:sz w:val="24"/>
            <w:szCs w:val="24"/>
          </w:rPr>
          <w:t>aurea</w:t>
        </w:r>
      </w:ins>
      <w:proofErr w:type="spellEnd"/>
      <w:del w:id="297" w:author="Emma Chandler" w:date="2021-02-28T21:02:00Z">
        <w:r w:rsidRPr="00F211FD" w:rsidDel="004729E2">
          <w:rPr>
            <w:sz w:val="24"/>
            <w:szCs w:val="24"/>
          </w:rPr>
          <w:delText>Zizia aurea</w:delText>
        </w:r>
      </w:del>
      <w:r w:rsidRPr="00F211FD">
        <w:rPr>
          <w:sz w:val="24"/>
          <w:szCs w:val="24"/>
        </w:rPr>
        <w:t>;</w:t>
      </w:r>
      <w:ins w:id="298" w:author="Emma Chandler" w:date="2021-02-28T21:11:00Z">
        <w:r w:rsidR="004D42B2">
          <w:rPr>
            <w:sz w:val="24"/>
            <w:szCs w:val="24"/>
          </w:rPr>
          <w:t xml:space="preserve"> </w:t>
        </w:r>
      </w:ins>
      <w:r w:rsidR="00C60872">
        <w:rPr>
          <w:sz w:val="24"/>
          <w:szCs w:val="24"/>
        </w:rPr>
        <w:t>J</w:t>
      </w:r>
      <w:ins w:id="299" w:author="Emma Chandler" w:date="2021-02-28T20:01:00Z">
        <w:r w:rsidR="000B3163">
          <w:rPr>
            <w:sz w:val="24"/>
            <w:szCs w:val="24"/>
          </w:rPr>
          <w:t>)</w:t>
        </w:r>
      </w:ins>
      <w:del w:id="300" w:author="Emma Chandler" w:date="2021-02-28T20:01:00Z">
        <w:r w:rsidRPr="00F211FD" w:rsidDel="000B3163">
          <w:rPr>
            <w:sz w:val="24"/>
            <w:szCs w:val="24"/>
          </w:rPr>
          <w:delText>=</w:delText>
        </w:r>
      </w:del>
      <w:ins w:id="301" w:author="Emma Chandler" w:date="2021-02-28T21:11:00Z">
        <w:r w:rsidR="004D42B2">
          <w:rPr>
            <w:sz w:val="24"/>
            <w:szCs w:val="24"/>
          </w:rPr>
          <w:t xml:space="preserve"> </w:t>
        </w:r>
      </w:ins>
      <w:ins w:id="302" w:author="Emma Chandler" w:date="2021-02-28T21:02:00Z">
        <w:r w:rsidR="004729E2" w:rsidRPr="00283FF5">
          <w:rPr>
            <w:i/>
            <w:iCs/>
            <w:sz w:val="24"/>
            <w:szCs w:val="24"/>
          </w:rPr>
          <w:t>Vicia americana</w:t>
        </w:r>
      </w:ins>
      <w:del w:id="303" w:author="Emma Chandler" w:date="2021-02-28T21:02:00Z">
        <w:r w:rsidRPr="00F211FD" w:rsidDel="004729E2">
          <w:rPr>
            <w:sz w:val="24"/>
            <w:szCs w:val="24"/>
          </w:rPr>
          <w:delText>Vicia ameri</w:delText>
        </w:r>
      </w:del>
      <w:r w:rsidRPr="00F211FD">
        <w:rPr>
          <w:sz w:val="24"/>
          <w:szCs w:val="24"/>
        </w:rPr>
        <w:t>;</w:t>
      </w:r>
      <w:ins w:id="304" w:author="Emma Chandler" w:date="2021-02-28T21:11:00Z">
        <w:r w:rsidR="004D42B2">
          <w:rPr>
            <w:sz w:val="24"/>
            <w:szCs w:val="24"/>
          </w:rPr>
          <w:t xml:space="preserve"> </w:t>
        </w:r>
      </w:ins>
      <w:r w:rsidR="00C60872">
        <w:rPr>
          <w:sz w:val="24"/>
          <w:szCs w:val="24"/>
        </w:rPr>
        <w:t>K</w:t>
      </w:r>
      <w:ins w:id="305" w:author="Emma Chandler" w:date="2021-02-28T20:01:00Z">
        <w:r w:rsidR="000B3163">
          <w:rPr>
            <w:sz w:val="24"/>
            <w:szCs w:val="24"/>
          </w:rPr>
          <w:t>)</w:t>
        </w:r>
      </w:ins>
      <w:del w:id="306" w:author="Emma Chandler" w:date="2021-02-28T20:01:00Z">
        <w:r w:rsidRPr="00F211FD" w:rsidDel="000B3163">
          <w:rPr>
            <w:sz w:val="24"/>
            <w:szCs w:val="24"/>
          </w:rPr>
          <w:delText>=</w:delText>
        </w:r>
      </w:del>
      <w:ins w:id="307" w:author="Emma Chandler" w:date="2021-02-28T21:11:00Z">
        <w:r w:rsidR="004D42B2">
          <w:rPr>
            <w:sz w:val="24"/>
            <w:szCs w:val="24"/>
          </w:rPr>
          <w:t xml:space="preserve"> </w:t>
        </w:r>
      </w:ins>
      <w:ins w:id="308" w:author="Emma Chandler" w:date="2021-02-28T21:02:00Z">
        <w:r w:rsidR="004729E2" w:rsidRPr="00283FF5">
          <w:rPr>
            <w:i/>
            <w:iCs/>
            <w:sz w:val="24"/>
            <w:szCs w:val="24"/>
          </w:rPr>
          <w:t xml:space="preserve">Cypripedium </w:t>
        </w:r>
        <w:proofErr w:type="spellStart"/>
        <w:r w:rsidR="004729E2" w:rsidRPr="00283FF5">
          <w:rPr>
            <w:i/>
            <w:iCs/>
            <w:sz w:val="24"/>
            <w:szCs w:val="24"/>
          </w:rPr>
          <w:t>candidum</w:t>
        </w:r>
      </w:ins>
      <w:proofErr w:type="spellEnd"/>
      <w:del w:id="309" w:author="Emma Chandler" w:date="2021-02-28T21:02:00Z">
        <w:r w:rsidRPr="00F211FD" w:rsidDel="004729E2">
          <w:rPr>
            <w:sz w:val="24"/>
            <w:szCs w:val="24"/>
          </w:rPr>
          <w:delText>Cypri candi</w:delText>
        </w:r>
      </w:del>
      <w:r w:rsidRPr="00F211FD">
        <w:rPr>
          <w:sz w:val="24"/>
          <w:szCs w:val="24"/>
        </w:rPr>
        <w:t>;</w:t>
      </w:r>
      <w:ins w:id="310" w:author="Emma Chandler" w:date="2021-02-28T21:11:00Z">
        <w:r w:rsidR="004D42B2">
          <w:rPr>
            <w:sz w:val="24"/>
            <w:szCs w:val="24"/>
          </w:rPr>
          <w:t xml:space="preserve"> </w:t>
        </w:r>
      </w:ins>
      <w:r w:rsidR="00C60872">
        <w:rPr>
          <w:sz w:val="24"/>
          <w:szCs w:val="24"/>
        </w:rPr>
        <w:t>L</w:t>
      </w:r>
      <w:ins w:id="311" w:author="Emma Chandler" w:date="2021-02-28T20:02:00Z">
        <w:r w:rsidR="000B3163">
          <w:rPr>
            <w:sz w:val="24"/>
            <w:szCs w:val="24"/>
          </w:rPr>
          <w:t>)</w:t>
        </w:r>
      </w:ins>
      <w:del w:id="312" w:author="Emma Chandler" w:date="2021-02-28T20:02:00Z">
        <w:r w:rsidRPr="00F211FD" w:rsidDel="000B3163">
          <w:rPr>
            <w:sz w:val="24"/>
            <w:szCs w:val="24"/>
          </w:rPr>
          <w:delText>=</w:delText>
        </w:r>
      </w:del>
      <w:ins w:id="313" w:author="Emma Chandler" w:date="2021-02-28T21:11:00Z">
        <w:r w:rsidR="004D42B2">
          <w:rPr>
            <w:sz w:val="24"/>
            <w:szCs w:val="24"/>
          </w:rPr>
          <w:t xml:space="preserve"> </w:t>
        </w:r>
      </w:ins>
      <w:ins w:id="314" w:author="Emma Chandler" w:date="2021-02-28T21:02:00Z">
        <w:r w:rsidR="004729E2" w:rsidRPr="00283FF5">
          <w:rPr>
            <w:i/>
            <w:iCs/>
            <w:sz w:val="24"/>
            <w:szCs w:val="24"/>
          </w:rPr>
          <w:t>Achillea millefolium</w:t>
        </w:r>
      </w:ins>
      <w:del w:id="315" w:author="Emma Chandler" w:date="2021-02-28T21:02:00Z">
        <w:r w:rsidRPr="00F211FD" w:rsidDel="004729E2">
          <w:rPr>
            <w:sz w:val="24"/>
            <w:szCs w:val="24"/>
          </w:rPr>
          <w:delText>Achil mille</w:delText>
        </w:r>
      </w:del>
      <w:r w:rsidRPr="00F211FD">
        <w:rPr>
          <w:sz w:val="24"/>
          <w:szCs w:val="24"/>
        </w:rPr>
        <w:t>;</w:t>
      </w:r>
      <w:ins w:id="316" w:author="Emma Chandler" w:date="2021-02-28T21:11:00Z">
        <w:r w:rsidR="004D42B2">
          <w:rPr>
            <w:sz w:val="24"/>
            <w:szCs w:val="24"/>
          </w:rPr>
          <w:t xml:space="preserve"> </w:t>
        </w:r>
      </w:ins>
      <w:r w:rsidR="00C60872">
        <w:rPr>
          <w:sz w:val="24"/>
          <w:szCs w:val="24"/>
        </w:rPr>
        <w:t>M</w:t>
      </w:r>
      <w:ins w:id="317" w:author="Emma Chandler" w:date="2021-02-28T20:02:00Z">
        <w:r w:rsidR="000B3163">
          <w:rPr>
            <w:sz w:val="24"/>
            <w:szCs w:val="24"/>
          </w:rPr>
          <w:t>)</w:t>
        </w:r>
      </w:ins>
      <w:del w:id="318" w:author="Emma Chandler" w:date="2021-02-28T20:02:00Z">
        <w:r w:rsidRPr="00F211FD" w:rsidDel="000B3163">
          <w:rPr>
            <w:sz w:val="24"/>
            <w:szCs w:val="24"/>
          </w:rPr>
          <w:delText>=</w:delText>
        </w:r>
      </w:del>
      <w:ins w:id="319" w:author="Emma Chandler" w:date="2021-02-28T21:12:00Z">
        <w:r w:rsidR="004D42B2">
          <w:rPr>
            <w:sz w:val="24"/>
            <w:szCs w:val="24"/>
          </w:rPr>
          <w:t xml:space="preserve"> </w:t>
        </w:r>
      </w:ins>
      <w:ins w:id="320" w:author="Emma Chandler" w:date="2021-02-28T21:02:00Z">
        <w:r w:rsidR="004729E2" w:rsidRPr="00283FF5">
          <w:rPr>
            <w:i/>
            <w:iCs/>
            <w:sz w:val="24"/>
            <w:szCs w:val="24"/>
          </w:rPr>
          <w:t>Anemone canadensis</w:t>
        </w:r>
      </w:ins>
      <w:del w:id="321" w:author="Emma Chandler" w:date="2021-02-28T21:02:00Z">
        <w:r w:rsidRPr="00F211FD" w:rsidDel="004729E2">
          <w:rPr>
            <w:sz w:val="24"/>
            <w:szCs w:val="24"/>
          </w:rPr>
          <w:delText>Anemo canad</w:delText>
        </w:r>
      </w:del>
      <w:r w:rsidRPr="00F211FD">
        <w:rPr>
          <w:sz w:val="24"/>
          <w:szCs w:val="24"/>
        </w:rPr>
        <w:t>;</w:t>
      </w:r>
      <w:ins w:id="322" w:author="Emma Chandler" w:date="2021-02-28T21:12:00Z">
        <w:r w:rsidR="004D42B2">
          <w:rPr>
            <w:sz w:val="24"/>
            <w:szCs w:val="24"/>
          </w:rPr>
          <w:t xml:space="preserve"> </w:t>
        </w:r>
      </w:ins>
      <w:r w:rsidR="00C60872">
        <w:rPr>
          <w:sz w:val="24"/>
          <w:szCs w:val="24"/>
        </w:rPr>
        <w:t>N</w:t>
      </w:r>
      <w:ins w:id="323" w:author="Emma Chandler" w:date="2021-02-28T20:02:00Z">
        <w:r w:rsidR="000B3163">
          <w:rPr>
            <w:sz w:val="24"/>
            <w:szCs w:val="24"/>
          </w:rPr>
          <w:t>)</w:t>
        </w:r>
      </w:ins>
      <w:del w:id="324" w:author="Emma Chandler" w:date="2021-02-28T20:02:00Z">
        <w:r w:rsidRPr="00F211FD" w:rsidDel="000B3163">
          <w:rPr>
            <w:sz w:val="24"/>
            <w:szCs w:val="24"/>
          </w:rPr>
          <w:delText>=</w:delText>
        </w:r>
      </w:del>
      <w:ins w:id="325" w:author="Emma Chandler" w:date="2021-02-28T21:12:00Z">
        <w:r w:rsidR="004D42B2">
          <w:rPr>
            <w:sz w:val="24"/>
            <w:szCs w:val="24"/>
          </w:rPr>
          <w:t xml:space="preserve"> </w:t>
        </w:r>
      </w:ins>
      <w:proofErr w:type="spellStart"/>
      <w:ins w:id="326" w:author="Emma Chandler" w:date="2021-02-28T21:02:00Z">
        <w:r w:rsidR="004729E2" w:rsidRPr="00283FF5">
          <w:rPr>
            <w:i/>
            <w:iCs/>
            <w:sz w:val="24"/>
            <w:szCs w:val="24"/>
          </w:rPr>
          <w:t>Oxytre</w:t>
        </w:r>
        <w:proofErr w:type="spellEnd"/>
        <w:r w:rsidR="004729E2" w:rsidRPr="00283FF5">
          <w:rPr>
            <w:i/>
            <w:iCs/>
            <w:sz w:val="24"/>
            <w:szCs w:val="24"/>
          </w:rPr>
          <w:t xml:space="preserve"> </w:t>
        </w:r>
        <w:proofErr w:type="spellStart"/>
        <w:r w:rsidR="004729E2" w:rsidRPr="00283FF5">
          <w:rPr>
            <w:i/>
            <w:iCs/>
            <w:sz w:val="24"/>
            <w:szCs w:val="24"/>
          </w:rPr>
          <w:t>lambe</w:t>
        </w:r>
      </w:ins>
      <w:proofErr w:type="spellEnd"/>
      <w:del w:id="327" w:author="Emma Chandler" w:date="2021-02-28T21:02:00Z">
        <w:r w:rsidRPr="00F211FD" w:rsidDel="004729E2">
          <w:rPr>
            <w:sz w:val="24"/>
            <w:szCs w:val="24"/>
          </w:rPr>
          <w:delText>Oxytr lambe</w:delText>
        </w:r>
      </w:del>
      <w:r w:rsidRPr="00F211FD">
        <w:rPr>
          <w:sz w:val="24"/>
          <w:szCs w:val="24"/>
        </w:rPr>
        <w:t>;</w:t>
      </w:r>
      <w:ins w:id="328" w:author="Emma Chandler" w:date="2021-02-28T21:12:00Z">
        <w:r w:rsidR="004D42B2">
          <w:rPr>
            <w:sz w:val="24"/>
            <w:szCs w:val="24"/>
          </w:rPr>
          <w:t xml:space="preserve"> </w:t>
        </w:r>
      </w:ins>
      <w:r w:rsidR="00C60872">
        <w:rPr>
          <w:sz w:val="24"/>
          <w:szCs w:val="24"/>
        </w:rPr>
        <w:t>O</w:t>
      </w:r>
      <w:ins w:id="329" w:author="Emma Chandler" w:date="2021-02-28T20:02:00Z">
        <w:r w:rsidR="000B3163">
          <w:rPr>
            <w:sz w:val="24"/>
            <w:szCs w:val="24"/>
          </w:rPr>
          <w:t>)</w:t>
        </w:r>
      </w:ins>
      <w:del w:id="330" w:author="Emma Chandler" w:date="2021-02-28T20:02:00Z">
        <w:r w:rsidRPr="00F211FD" w:rsidDel="000B3163">
          <w:rPr>
            <w:sz w:val="24"/>
            <w:szCs w:val="24"/>
          </w:rPr>
          <w:delText>=</w:delText>
        </w:r>
      </w:del>
      <w:ins w:id="331" w:author="Emma Chandler" w:date="2021-02-28T21:12:00Z">
        <w:r w:rsidR="004D42B2">
          <w:rPr>
            <w:sz w:val="24"/>
            <w:szCs w:val="24"/>
          </w:rPr>
          <w:t xml:space="preserve"> </w:t>
        </w:r>
      </w:ins>
      <w:ins w:id="332" w:author="Emma Chandler" w:date="2021-02-28T21:03:00Z">
        <w:r w:rsidR="004729E2" w:rsidRPr="00283FF5">
          <w:rPr>
            <w:i/>
            <w:iCs/>
            <w:sz w:val="24"/>
            <w:szCs w:val="24"/>
          </w:rPr>
          <w:t xml:space="preserve">Rosa </w:t>
        </w:r>
        <w:proofErr w:type="spellStart"/>
        <w:r w:rsidR="004729E2" w:rsidRPr="00283FF5">
          <w:rPr>
            <w:i/>
            <w:iCs/>
            <w:sz w:val="24"/>
            <w:szCs w:val="24"/>
          </w:rPr>
          <w:t>arkansana</w:t>
        </w:r>
      </w:ins>
      <w:proofErr w:type="spellEnd"/>
      <w:del w:id="333" w:author="Emma Chandler" w:date="2021-02-28T21:03:00Z">
        <w:r w:rsidRPr="00F211FD" w:rsidDel="004729E2">
          <w:rPr>
            <w:sz w:val="24"/>
            <w:szCs w:val="24"/>
          </w:rPr>
          <w:delText>Rosa arkan</w:delText>
        </w:r>
      </w:del>
      <w:r w:rsidRPr="00F211FD">
        <w:rPr>
          <w:sz w:val="24"/>
          <w:szCs w:val="24"/>
        </w:rPr>
        <w:t>;</w:t>
      </w:r>
      <w:ins w:id="334" w:author="Emma Chandler" w:date="2021-02-28T21:12:00Z">
        <w:r w:rsidR="004D42B2">
          <w:rPr>
            <w:sz w:val="24"/>
            <w:szCs w:val="24"/>
          </w:rPr>
          <w:t xml:space="preserve"> </w:t>
        </w:r>
      </w:ins>
      <w:r w:rsidR="00C60872">
        <w:rPr>
          <w:sz w:val="24"/>
          <w:szCs w:val="24"/>
        </w:rPr>
        <w:t>P</w:t>
      </w:r>
      <w:ins w:id="335" w:author="Emma Chandler" w:date="2021-02-28T20:02:00Z">
        <w:r w:rsidR="000B3163">
          <w:rPr>
            <w:sz w:val="24"/>
            <w:szCs w:val="24"/>
          </w:rPr>
          <w:t>)</w:t>
        </w:r>
      </w:ins>
      <w:del w:id="336" w:author="Emma Chandler" w:date="2021-02-28T20:02:00Z">
        <w:r w:rsidRPr="00F211FD" w:rsidDel="000B3163">
          <w:rPr>
            <w:sz w:val="24"/>
            <w:szCs w:val="24"/>
          </w:rPr>
          <w:delText>=</w:delText>
        </w:r>
      </w:del>
      <w:ins w:id="337" w:author="Emma Chandler" w:date="2021-02-28T21:12:00Z">
        <w:r w:rsidR="004D42B2">
          <w:rPr>
            <w:sz w:val="24"/>
            <w:szCs w:val="24"/>
          </w:rPr>
          <w:t xml:space="preserve"> </w:t>
        </w:r>
      </w:ins>
      <w:ins w:id="338" w:author="Emma Chandler" w:date="2021-02-28T21:03:00Z">
        <w:r w:rsidR="004729E2" w:rsidRPr="00283FF5">
          <w:rPr>
            <w:i/>
            <w:iCs/>
            <w:sz w:val="24"/>
            <w:szCs w:val="24"/>
          </w:rPr>
          <w:t>Penstemon grandifloras</w:t>
        </w:r>
      </w:ins>
      <w:del w:id="339" w:author="Emma Chandler" w:date="2021-02-28T21:03:00Z">
        <w:r w:rsidRPr="00F211FD" w:rsidDel="004729E2">
          <w:rPr>
            <w:sz w:val="24"/>
            <w:szCs w:val="24"/>
          </w:rPr>
          <w:delText>Penst grand</w:delText>
        </w:r>
      </w:del>
      <w:r w:rsidRPr="00F211FD">
        <w:rPr>
          <w:sz w:val="24"/>
          <w:szCs w:val="24"/>
        </w:rPr>
        <w:t>;</w:t>
      </w:r>
      <w:ins w:id="340" w:author="Emma Chandler" w:date="2021-02-28T21:12:00Z">
        <w:r w:rsidR="004D42B2">
          <w:rPr>
            <w:sz w:val="24"/>
            <w:szCs w:val="24"/>
          </w:rPr>
          <w:t xml:space="preserve"> </w:t>
        </w:r>
      </w:ins>
      <w:r w:rsidR="00C60872">
        <w:rPr>
          <w:sz w:val="24"/>
          <w:szCs w:val="24"/>
        </w:rPr>
        <w:t>Q</w:t>
      </w:r>
      <w:ins w:id="341" w:author="Emma Chandler" w:date="2021-02-28T20:02:00Z">
        <w:r w:rsidR="000B3163">
          <w:rPr>
            <w:sz w:val="24"/>
            <w:szCs w:val="24"/>
          </w:rPr>
          <w:t>)</w:t>
        </w:r>
      </w:ins>
      <w:del w:id="342" w:author="Emma Chandler" w:date="2021-02-28T20:02:00Z">
        <w:r w:rsidRPr="00F211FD" w:rsidDel="000B3163">
          <w:rPr>
            <w:sz w:val="24"/>
            <w:szCs w:val="24"/>
          </w:rPr>
          <w:delText>=</w:delText>
        </w:r>
      </w:del>
      <w:ins w:id="343" w:author="Emma Chandler" w:date="2021-02-28T21:12:00Z">
        <w:r w:rsidR="004D42B2">
          <w:rPr>
            <w:sz w:val="24"/>
            <w:szCs w:val="24"/>
          </w:rPr>
          <w:t xml:space="preserve"> </w:t>
        </w:r>
      </w:ins>
      <w:ins w:id="344" w:author="Emma Chandler" w:date="2021-02-28T21:03:00Z">
        <w:r w:rsidR="004729E2" w:rsidRPr="00283FF5">
          <w:rPr>
            <w:i/>
            <w:iCs/>
            <w:sz w:val="24"/>
            <w:szCs w:val="24"/>
          </w:rPr>
          <w:t xml:space="preserve">Penstemon </w:t>
        </w:r>
        <w:proofErr w:type="spellStart"/>
        <w:r w:rsidR="004729E2" w:rsidRPr="00283FF5">
          <w:rPr>
            <w:i/>
            <w:iCs/>
            <w:sz w:val="24"/>
            <w:szCs w:val="24"/>
          </w:rPr>
          <w:t>gracilis</w:t>
        </w:r>
      </w:ins>
      <w:proofErr w:type="spellEnd"/>
      <w:del w:id="345" w:author="Emma Chandler" w:date="2021-02-28T21:03:00Z">
        <w:r w:rsidRPr="00F211FD" w:rsidDel="004729E2">
          <w:rPr>
            <w:sz w:val="24"/>
            <w:szCs w:val="24"/>
          </w:rPr>
          <w:delText>Penst graci</w:delText>
        </w:r>
      </w:del>
      <w:r w:rsidRPr="00F211FD">
        <w:rPr>
          <w:sz w:val="24"/>
          <w:szCs w:val="24"/>
        </w:rPr>
        <w:t>;</w:t>
      </w:r>
      <w:r w:rsidR="00C60872" w:rsidRPr="00F211FD" w:rsidDel="00C60872">
        <w:rPr>
          <w:sz w:val="24"/>
          <w:szCs w:val="24"/>
        </w:rPr>
        <w:t xml:space="preserve"> </w:t>
      </w:r>
      <w:r w:rsidR="00C60872">
        <w:rPr>
          <w:sz w:val="24"/>
          <w:szCs w:val="24"/>
        </w:rPr>
        <w:t>R</w:t>
      </w:r>
      <w:ins w:id="346" w:author="Emma Chandler" w:date="2021-02-28T20:02:00Z">
        <w:r w:rsidR="000B3163">
          <w:rPr>
            <w:sz w:val="24"/>
            <w:szCs w:val="24"/>
          </w:rPr>
          <w:t>)</w:t>
        </w:r>
      </w:ins>
      <w:del w:id="347" w:author="Emma Chandler" w:date="2021-02-28T20:02:00Z">
        <w:r w:rsidRPr="00F211FD" w:rsidDel="000B3163">
          <w:rPr>
            <w:sz w:val="24"/>
            <w:szCs w:val="24"/>
          </w:rPr>
          <w:delText>=</w:delText>
        </w:r>
      </w:del>
      <w:ins w:id="348" w:author="Emma Chandler" w:date="2021-02-28T21:12:00Z">
        <w:r w:rsidR="004D42B2">
          <w:rPr>
            <w:sz w:val="24"/>
            <w:szCs w:val="24"/>
          </w:rPr>
          <w:t xml:space="preserve"> </w:t>
        </w:r>
      </w:ins>
      <w:ins w:id="349" w:author="Emma Chandler" w:date="2021-02-28T21:03:00Z">
        <w:r w:rsidR="004729E2" w:rsidRPr="00283FF5">
          <w:rPr>
            <w:i/>
            <w:iCs/>
            <w:sz w:val="24"/>
            <w:szCs w:val="24"/>
          </w:rPr>
          <w:t>Zigadenus elegans</w:t>
        </w:r>
      </w:ins>
      <w:del w:id="350" w:author="Emma Chandler" w:date="2021-02-28T21:03:00Z">
        <w:r w:rsidRPr="00F211FD" w:rsidDel="004729E2">
          <w:rPr>
            <w:sz w:val="24"/>
            <w:szCs w:val="24"/>
          </w:rPr>
          <w:delText>Zigad elega</w:delText>
        </w:r>
      </w:del>
      <w:r w:rsidRPr="00F211FD">
        <w:rPr>
          <w:sz w:val="24"/>
          <w:szCs w:val="24"/>
        </w:rPr>
        <w:t>;</w:t>
      </w:r>
      <w:r w:rsidR="00C60872" w:rsidRPr="00F211FD" w:rsidDel="00C60872">
        <w:rPr>
          <w:sz w:val="24"/>
          <w:szCs w:val="24"/>
        </w:rPr>
        <w:t xml:space="preserve"> </w:t>
      </w:r>
      <w:r w:rsidR="00C60872">
        <w:rPr>
          <w:sz w:val="24"/>
          <w:szCs w:val="24"/>
        </w:rPr>
        <w:t>S</w:t>
      </w:r>
      <w:ins w:id="351" w:author="Emma Chandler" w:date="2021-02-28T20:02:00Z">
        <w:r w:rsidR="000B3163">
          <w:rPr>
            <w:sz w:val="24"/>
            <w:szCs w:val="24"/>
          </w:rPr>
          <w:t>)</w:t>
        </w:r>
      </w:ins>
      <w:del w:id="352" w:author="Emma Chandler" w:date="2021-02-28T20:02:00Z">
        <w:r w:rsidRPr="00F211FD" w:rsidDel="000B3163">
          <w:rPr>
            <w:sz w:val="24"/>
            <w:szCs w:val="24"/>
          </w:rPr>
          <w:delText>=</w:delText>
        </w:r>
      </w:del>
      <w:ins w:id="353" w:author="Emma Chandler" w:date="2021-02-28T21:12:00Z">
        <w:r w:rsidR="004D42B2">
          <w:rPr>
            <w:sz w:val="24"/>
            <w:szCs w:val="24"/>
          </w:rPr>
          <w:t xml:space="preserve"> </w:t>
        </w:r>
      </w:ins>
      <w:ins w:id="354" w:author="Emma Chandler" w:date="2021-02-28T21:03:00Z">
        <w:r w:rsidR="004729E2" w:rsidRPr="00283FF5">
          <w:rPr>
            <w:i/>
            <w:iCs/>
            <w:sz w:val="24"/>
            <w:szCs w:val="24"/>
          </w:rPr>
          <w:t xml:space="preserve">Oenothera </w:t>
        </w:r>
        <w:proofErr w:type="spellStart"/>
        <w:r w:rsidR="004729E2" w:rsidRPr="00283FF5">
          <w:rPr>
            <w:i/>
            <w:iCs/>
            <w:sz w:val="24"/>
            <w:szCs w:val="24"/>
          </w:rPr>
          <w:t>nuttallii</w:t>
        </w:r>
      </w:ins>
      <w:proofErr w:type="spellEnd"/>
      <w:del w:id="355" w:author="Emma Chandler" w:date="2021-02-28T21:03:00Z">
        <w:r w:rsidRPr="00F211FD" w:rsidDel="004729E2">
          <w:rPr>
            <w:sz w:val="24"/>
            <w:szCs w:val="24"/>
          </w:rPr>
          <w:delText>Oenot nutta</w:delText>
        </w:r>
      </w:del>
      <w:r w:rsidRPr="00F211FD">
        <w:rPr>
          <w:sz w:val="24"/>
          <w:szCs w:val="24"/>
        </w:rPr>
        <w:t>.</w:t>
      </w:r>
    </w:p>
    <w:p w14:paraId="2FD68A32" w14:textId="54807296" w:rsidR="00F211FD" w:rsidRDefault="00F211FD" w:rsidP="00FA755C">
      <w:pPr>
        <w:tabs>
          <w:tab w:val="left" w:pos="810"/>
        </w:tabs>
        <w:rPr>
          <w:sz w:val="24"/>
          <w:szCs w:val="24"/>
        </w:rPr>
      </w:pPr>
    </w:p>
    <w:p w14:paraId="5EB8B6D6" w14:textId="5FA884C3" w:rsidR="00F211FD" w:rsidRDefault="00F211FD" w:rsidP="00FA755C">
      <w:pPr>
        <w:tabs>
          <w:tab w:val="left" w:pos="810"/>
        </w:tabs>
        <w:rPr>
          <w:sz w:val="24"/>
          <w:szCs w:val="24"/>
        </w:rPr>
      </w:pPr>
      <w:r>
        <w:rPr>
          <w:sz w:val="24"/>
          <w:szCs w:val="24"/>
        </w:rPr>
        <w:t>Figure 2.</w:t>
      </w:r>
      <w:r w:rsidRPr="00F211FD">
        <w:rPr>
          <w:sz w:val="24"/>
          <w:szCs w:val="24"/>
        </w:rPr>
        <w:t xml:space="preserve"> </w:t>
      </w:r>
      <w:r w:rsidRPr="00283FF5">
        <w:rPr>
          <w:sz w:val="24"/>
          <w:szCs w:val="24"/>
        </w:rPr>
        <w:t xml:space="preserve">Path diagrams with </w:t>
      </w:r>
      <w:commentRangeStart w:id="356"/>
      <w:r w:rsidR="000C39CD">
        <w:rPr>
          <w:sz w:val="24"/>
          <w:szCs w:val="24"/>
        </w:rPr>
        <w:t>direct</w:t>
      </w:r>
      <w:r w:rsidR="000C39CD" w:rsidRPr="00283FF5">
        <w:rPr>
          <w:sz w:val="24"/>
          <w:szCs w:val="24"/>
        </w:rPr>
        <w:t xml:space="preserve"> </w:t>
      </w:r>
      <w:r w:rsidRPr="00283FF5">
        <w:rPr>
          <w:sz w:val="24"/>
          <w:szCs w:val="24"/>
        </w:rPr>
        <w:t xml:space="preserve">effect </w:t>
      </w:r>
      <w:commentRangeEnd w:id="356"/>
      <w:r>
        <w:rPr>
          <w:rStyle w:val="CommentReference"/>
        </w:rPr>
        <w:commentReference w:id="356"/>
      </w:r>
      <w:r w:rsidRPr="00283FF5">
        <w:rPr>
          <w:sz w:val="24"/>
          <w:szCs w:val="24"/>
        </w:rPr>
        <w:t>estimates labeled. Number of asterisks indicate level of significance for p-value: *p ≤ 0.05, **p ≤ 0.01, ***p ≤ 0.001.</w:t>
      </w:r>
    </w:p>
    <w:p w14:paraId="71B56B81" w14:textId="57EA2754" w:rsidR="00F211FD" w:rsidRDefault="00F211FD" w:rsidP="00FA755C">
      <w:pPr>
        <w:tabs>
          <w:tab w:val="left" w:pos="810"/>
        </w:tabs>
        <w:rPr>
          <w:sz w:val="24"/>
          <w:szCs w:val="24"/>
        </w:rPr>
      </w:pPr>
    </w:p>
    <w:p w14:paraId="4CF397E8" w14:textId="381789AE" w:rsidR="00F211FD" w:rsidRDefault="00F211FD" w:rsidP="00FA755C">
      <w:pPr>
        <w:tabs>
          <w:tab w:val="left" w:pos="810"/>
        </w:tabs>
        <w:rPr>
          <w:sz w:val="24"/>
          <w:szCs w:val="24"/>
        </w:rPr>
      </w:pPr>
    </w:p>
    <w:p w14:paraId="7A09AF59" w14:textId="4E8B1DC2" w:rsidR="00F211FD" w:rsidRDefault="00F211FD" w:rsidP="00FA755C">
      <w:pPr>
        <w:tabs>
          <w:tab w:val="left" w:pos="810"/>
        </w:tabs>
        <w:rPr>
          <w:sz w:val="24"/>
          <w:szCs w:val="24"/>
        </w:rPr>
      </w:pPr>
      <w:r>
        <w:rPr>
          <w:sz w:val="24"/>
          <w:szCs w:val="24"/>
        </w:rPr>
        <w:t>Figure 3.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ins w:id="357" w:author="Emma Chandler" w:date="2021-02-28T21:12:00Z">
        <w:r w:rsidR="004D42B2">
          <w:rPr>
            <w:sz w:val="24"/>
            <w:szCs w:val="24"/>
          </w:rPr>
          <w:t>.</w:t>
        </w:r>
      </w:ins>
    </w:p>
    <w:p w14:paraId="206B4C09" w14:textId="77777777" w:rsidR="00AC4581" w:rsidRDefault="00A04784" w:rsidP="00AC4581">
      <w:pPr>
        <w:jc w:val="center"/>
        <w:rPr>
          <w:sz w:val="24"/>
          <w:szCs w:val="24"/>
        </w:rPr>
      </w:pPr>
      <w:r w:rsidRPr="00F211FD">
        <w:rPr>
          <w:sz w:val="24"/>
          <w:szCs w:val="24"/>
        </w:rPr>
        <w:br w:type="page"/>
      </w:r>
    </w:p>
    <w:p w14:paraId="585AA6D9" w14:textId="6B4F6845" w:rsidR="00AC4581" w:rsidRPr="00AC4581" w:rsidRDefault="00AC4581" w:rsidP="00AC4581">
      <w:pPr>
        <w:jc w:val="center"/>
        <w:rPr>
          <w:b/>
          <w:bCs/>
          <w:sz w:val="24"/>
          <w:szCs w:val="24"/>
        </w:rPr>
      </w:pPr>
      <w:r w:rsidRPr="00AC4581">
        <w:rPr>
          <w:b/>
          <w:bCs/>
          <w:sz w:val="24"/>
          <w:szCs w:val="24"/>
        </w:rPr>
        <w:lastRenderedPageBreak/>
        <w:t>FIGURES</w:t>
      </w:r>
    </w:p>
    <w:p w14:paraId="7E757BC4" w14:textId="5C670CB2" w:rsidR="00AC4581" w:rsidRDefault="002D5E74" w:rsidP="00AC4581">
      <w:pPr>
        <w:jc w:val="center"/>
        <w:rPr>
          <w:sz w:val="24"/>
          <w:szCs w:val="24"/>
        </w:rPr>
      </w:pPr>
      <w:r>
        <w:rPr>
          <w:noProof/>
          <w:sz w:val="24"/>
          <w:szCs w:val="24"/>
        </w:rPr>
        <w:drawing>
          <wp:inline distT="0" distB="0" distL="0" distR="0" wp14:anchorId="785EFDC6" wp14:editId="04CF0EFC">
            <wp:extent cx="5943600" cy="4182110"/>
            <wp:effectExtent l="0" t="0" r="0" b="889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182110"/>
                    </a:xfrm>
                    <a:prstGeom prst="rect">
                      <a:avLst/>
                    </a:prstGeom>
                  </pic:spPr>
                </pic:pic>
              </a:graphicData>
            </a:graphic>
          </wp:inline>
        </w:drawing>
      </w:r>
    </w:p>
    <w:p w14:paraId="10177884" w14:textId="47AFD972" w:rsidR="00AC4581" w:rsidRDefault="00AC4581" w:rsidP="00AC4581">
      <w:pPr>
        <w:rPr>
          <w:ins w:id="358" w:author="Emma Chandler" w:date="2021-02-28T20:39:00Z"/>
          <w:sz w:val="24"/>
          <w:szCs w:val="24"/>
        </w:rPr>
      </w:pPr>
      <w:r>
        <w:rPr>
          <w:sz w:val="24"/>
          <w:szCs w:val="24"/>
        </w:rPr>
        <w:t>Figure 1.</w:t>
      </w:r>
    </w:p>
    <w:p w14:paraId="4035BAAA" w14:textId="0039AEE9" w:rsidR="00DB429F" w:rsidRDefault="00DB429F" w:rsidP="00AC4581">
      <w:pPr>
        <w:rPr>
          <w:sz w:val="24"/>
          <w:szCs w:val="24"/>
        </w:rPr>
      </w:pPr>
      <w:commentRangeStart w:id="359"/>
      <w:ins w:id="360" w:author="Emma Chandler" w:date="2021-02-28T20:39:00Z">
        <w:r>
          <w:rPr>
            <w:noProof/>
            <w:sz w:val="24"/>
            <w:szCs w:val="24"/>
          </w:rPr>
          <w:lastRenderedPageBreak/>
          <w:drawing>
            <wp:inline distT="0" distB="0" distL="0" distR="0" wp14:anchorId="3FF7BEEA" wp14:editId="0672744E">
              <wp:extent cx="5943600" cy="3749040"/>
              <wp:effectExtent l="0" t="0" r="0" b="381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749040"/>
                      </a:xfrm>
                      <a:prstGeom prst="rect">
                        <a:avLst/>
                      </a:prstGeom>
                    </pic:spPr>
                  </pic:pic>
                </a:graphicData>
              </a:graphic>
            </wp:inline>
          </w:drawing>
        </w:r>
      </w:ins>
      <w:commentRangeEnd w:id="359"/>
      <w:ins w:id="361" w:author="Emma Chandler" w:date="2021-02-28T21:00:00Z">
        <w:r w:rsidR="00E04E3A">
          <w:rPr>
            <w:rStyle w:val="CommentReference"/>
          </w:rPr>
          <w:commentReference w:id="359"/>
        </w:r>
      </w:ins>
    </w:p>
    <w:p w14:paraId="7AD3B7CA" w14:textId="6DF4A421" w:rsidR="00A05B6D" w:rsidRDefault="005E17E4" w:rsidP="00AC4581">
      <w:pPr>
        <w:jc w:val="center"/>
        <w:rPr>
          <w:sz w:val="24"/>
          <w:szCs w:val="24"/>
        </w:rPr>
      </w:pPr>
      <w:r>
        <w:rPr>
          <w:noProof/>
          <w:sz w:val="24"/>
          <w:szCs w:val="24"/>
        </w:rPr>
        <w:lastRenderedPageBreak/>
        <w:drawing>
          <wp:inline distT="0" distB="0" distL="0" distR="0" wp14:anchorId="5D49740E" wp14:editId="1F47B4DE">
            <wp:extent cx="6393640" cy="5554133"/>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93640" cy="5554133"/>
                    </a:xfrm>
                    <a:prstGeom prst="rect">
                      <a:avLst/>
                    </a:prstGeom>
                  </pic:spPr>
                </pic:pic>
              </a:graphicData>
            </a:graphic>
          </wp:inline>
        </w:drawing>
      </w:r>
    </w:p>
    <w:p w14:paraId="3ED6518F" w14:textId="7E65D79A" w:rsidR="00F211FD" w:rsidRDefault="00A04784" w:rsidP="00FA755C">
      <w:pPr>
        <w:spacing w:line="480" w:lineRule="auto"/>
        <w:rPr>
          <w:sz w:val="24"/>
          <w:szCs w:val="24"/>
        </w:rPr>
      </w:pPr>
      <w:r>
        <w:rPr>
          <w:sz w:val="24"/>
          <w:szCs w:val="24"/>
        </w:rPr>
        <w:t>Figure 2.</w:t>
      </w:r>
    </w:p>
    <w:p w14:paraId="36DE5FB6" w14:textId="240D37B1" w:rsidR="00F211FD" w:rsidRDefault="00E4310D" w:rsidP="00A04784">
      <w:pPr>
        <w:spacing w:line="480" w:lineRule="auto"/>
        <w:rPr>
          <w:sz w:val="24"/>
          <w:szCs w:val="24"/>
        </w:rPr>
      </w:pPr>
      <w:r>
        <w:rPr>
          <w:noProof/>
          <w:sz w:val="24"/>
          <w:szCs w:val="24"/>
        </w:rPr>
        <w:lastRenderedPageBreak/>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3DA616E6" w14:textId="2A02A274" w:rsidR="00555511" w:rsidRDefault="00F211FD" w:rsidP="00A04784">
      <w:pPr>
        <w:spacing w:line="480" w:lineRule="auto"/>
        <w:rPr>
          <w:sz w:val="24"/>
          <w:szCs w:val="24"/>
        </w:rPr>
      </w:pPr>
      <w:r>
        <w:rPr>
          <w:sz w:val="24"/>
          <w:szCs w:val="24"/>
        </w:rPr>
        <w:t>Figure 3.</w:t>
      </w:r>
    </w:p>
    <w:sectPr w:rsidR="005555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9" w:author="Emma Chandler" w:date="2021-02-28T19:31:00Z" w:initials="EC">
    <w:p w14:paraId="54FBF532" w14:textId="126AF209" w:rsidR="004D42B2" w:rsidRDefault="004D42B2">
      <w:pPr>
        <w:pStyle w:val="CommentText"/>
      </w:pPr>
      <w:r>
        <w:rPr>
          <w:rStyle w:val="CommentReference"/>
        </w:rPr>
        <w:annotationRef/>
      </w:r>
      <w:r>
        <w:t>IPCC: citation needs more information</w:t>
      </w:r>
    </w:p>
  </w:comment>
  <w:comment w:id="62" w:author="Emma Chandler" w:date="2021-02-27T09:19:00Z" w:initials="EC">
    <w:p w14:paraId="6ACC28D5" w14:textId="2792CBF7" w:rsidR="004D42B2" w:rsidRDefault="004D42B2">
      <w:pPr>
        <w:pStyle w:val="CommentText"/>
      </w:pPr>
      <w:r>
        <w:rPr>
          <w:rStyle w:val="CommentReference"/>
        </w:rPr>
        <w:annotationRef/>
      </w:r>
      <w:r>
        <w:t>Should this be all caps?</w:t>
      </w:r>
    </w:p>
  </w:comment>
  <w:comment w:id="63" w:author="Emma Chandler" w:date="2021-02-28T19:17:00Z" w:initials="EC">
    <w:p w14:paraId="4048D7B9" w14:textId="406908BD" w:rsidR="004D42B2" w:rsidRDefault="004D42B2">
      <w:pPr>
        <w:pStyle w:val="CommentText"/>
      </w:pPr>
      <w:r>
        <w:rPr>
          <w:rStyle w:val="CommentReference"/>
        </w:rPr>
        <w:annotationRef/>
      </w:r>
      <w:r>
        <w:t>Is this something we could put in endnote?</w:t>
      </w:r>
    </w:p>
  </w:comment>
  <w:comment w:id="65" w:author="Emma Chandler" w:date="2021-03-12T13:33:00Z" w:initials="EC">
    <w:p w14:paraId="077A0DC9" w14:textId="09777325" w:rsidR="0019004D" w:rsidRDefault="0019004D">
      <w:pPr>
        <w:pStyle w:val="CommentText"/>
      </w:pPr>
      <w:r>
        <w:rPr>
          <w:rStyle w:val="CommentReference"/>
        </w:rPr>
        <w:annotationRef/>
      </w:r>
      <w:r>
        <w:t>Number</w:t>
      </w:r>
    </w:p>
  </w:comment>
  <w:comment w:id="70" w:author="Emma Chandler" w:date="2020-11-20T11:14:00Z" w:initials="EC">
    <w:p w14:paraId="7244D0D4" w14:textId="77777777" w:rsidR="004D42B2" w:rsidRDefault="004D42B2" w:rsidP="00895FF2">
      <w:r>
        <w:rPr>
          <w:rStyle w:val="CommentReference"/>
        </w:rPr>
        <w:annotationRef/>
      </w:r>
      <w:bookmarkStart w:id="71" w:name="_Hlk65309036"/>
      <w:r>
        <w:fldChar w:fldCharType="begin"/>
      </w:r>
      <w:r>
        <w:instrText xml:space="preserve"> HYPERLINK "https://lavaan.ugent.be/tutorial/inspect.html" </w:instrText>
      </w:r>
      <w:r>
        <w:fldChar w:fldCharType="separate"/>
      </w:r>
      <w:r w:rsidRPr="00E91CCE">
        <w:rPr>
          <w:rStyle w:val="Hyperlink"/>
        </w:rPr>
        <w:t>https://lavaan.ugent.be/tutorial/inspect.html</w:t>
      </w:r>
      <w:r>
        <w:rPr>
          <w:rStyle w:val="Hyperlink"/>
        </w:rPr>
        <w:fldChar w:fldCharType="end"/>
      </w:r>
      <w:bookmarkEnd w:id="71"/>
    </w:p>
    <w:p w14:paraId="6D9223B8" w14:textId="550C4C27" w:rsidR="004D42B2" w:rsidRDefault="004D42B2">
      <w:pPr>
        <w:pStyle w:val="CommentText"/>
      </w:pPr>
    </w:p>
  </w:comment>
  <w:comment w:id="72" w:author="Emma Chandler" w:date="2021-03-12T13:57:00Z" w:initials="EC">
    <w:p w14:paraId="5162A2FA" w14:textId="0E3C1A7E" w:rsidR="00502FF4" w:rsidRDefault="00502FF4">
      <w:pPr>
        <w:pStyle w:val="CommentText"/>
      </w:pPr>
      <w:r>
        <w:rPr>
          <w:rStyle w:val="CommentReference"/>
        </w:rPr>
        <w:annotationRef/>
      </w:r>
      <w:r>
        <w:t>Citing R?</w:t>
      </w:r>
    </w:p>
  </w:comment>
  <w:comment w:id="73" w:author="Emma Chandler" w:date="2021-02-28T21:13:00Z" w:initials="EC">
    <w:p w14:paraId="3A776CCF" w14:textId="32D11257" w:rsidR="004D42B2" w:rsidRDefault="004D42B2">
      <w:pPr>
        <w:pStyle w:val="CommentText"/>
      </w:pPr>
      <w:r>
        <w:rPr>
          <w:rStyle w:val="CommentReference"/>
        </w:rPr>
        <w:annotationRef/>
      </w:r>
      <w:r>
        <w:t xml:space="preserve">Should we include the figure with the full model? </w:t>
      </w:r>
      <w:proofErr w:type="spellStart"/>
      <w:r>
        <w:t>And/Or</w:t>
      </w:r>
      <w:proofErr w:type="spellEnd"/>
      <w:r>
        <w:t xml:space="preserve"> reduced model?</w:t>
      </w:r>
    </w:p>
    <w:p w14:paraId="19B960C9" w14:textId="0457D4FC" w:rsidR="00502FF4" w:rsidRDefault="00502FF4">
      <w:pPr>
        <w:pStyle w:val="CommentText"/>
      </w:pPr>
      <w:r w:rsidRPr="00502FF4">
        <w:rPr>
          <w:highlight w:val="yellow"/>
        </w:rPr>
        <w:t>Figure with full and reduced model!!</w:t>
      </w:r>
    </w:p>
    <w:p w14:paraId="4A018C2B" w14:textId="218CF7D8" w:rsidR="004D42B2" w:rsidRDefault="004D42B2">
      <w:pPr>
        <w:pStyle w:val="CommentText"/>
      </w:pPr>
      <w:r>
        <w:rPr>
          <w:noProof/>
        </w:rPr>
        <w:drawing>
          <wp:inline distT="0" distB="0" distL="0" distR="0" wp14:anchorId="380CE1A0" wp14:editId="6C19B2D3">
            <wp:extent cx="2423160" cy="1570653"/>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6270" cy="1579151"/>
                    </a:xfrm>
                    <a:prstGeom prst="rect">
                      <a:avLst/>
                    </a:prstGeom>
                  </pic:spPr>
                </pic:pic>
              </a:graphicData>
            </a:graphic>
          </wp:inline>
        </w:drawing>
      </w:r>
    </w:p>
  </w:comment>
  <w:comment w:id="76" w:author="Emma Chandler" w:date="2020-11-20T11:14:00Z" w:initials="EC">
    <w:p w14:paraId="47A79C6B" w14:textId="5E1B2697" w:rsidR="004D42B2" w:rsidRDefault="004D42B2">
      <w:pPr>
        <w:pStyle w:val="CommentText"/>
      </w:pPr>
      <w:r>
        <w:rPr>
          <w:rStyle w:val="CommentReference"/>
        </w:rPr>
        <w:annotationRef/>
      </w:r>
      <w:bookmarkStart w:id="77" w:name="_Hlk65309060"/>
      <w:r>
        <w:fldChar w:fldCharType="begin"/>
      </w:r>
      <w:r>
        <w:instrText xml:space="preserve"> HYPERLINK "https://www.statistical-thinking.com/post/fiml-regression/" </w:instrText>
      </w:r>
      <w:r>
        <w:fldChar w:fldCharType="separate"/>
      </w:r>
      <w:r w:rsidRPr="00E91CCE">
        <w:rPr>
          <w:rStyle w:val="Hyperlink"/>
        </w:rPr>
        <w:t>https://www.statistical-thinking.com/post/fiml-regression/</w:t>
      </w:r>
      <w:r>
        <w:rPr>
          <w:rStyle w:val="Hyperlink"/>
        </w:rPr>
        <w:fldChar w:fldCharType="end"/>
      </w:r>
      <w:bookmarkEnd w:id="77"/>
    </w:p>
  </w:comment>
  <w:comment w:id="79" w:author="Steven Travers" w:date="2020-12-01T21:00:00Z" w:initials="ST">
    <w:p w14:paraId="02532A5E" w14:textId="2B68C211" w:rsidR="004D42B2" w:rsidRDefault="004D42B2">
      <w:pPr>
        <w:pStyle w:val="CommentText"/>
      </w:pPr>
      <w:r>
        <w:rPr>
          <w:rStyle w:val="CommentReference"/>
        </w:rPr>
        <w:annotationRef/>
      </w:r>
      <w:r>
        <w:t>some changes to make for this figure would be to 1. Choose a font for the labels and stick with it for all figs ( I like times new roman); 2. Enlarge numbers and labels to a more visible font size; 3. Put a label on the right side with vertical lines representing March, April, May and June.</w:t>
      </w:r>
    </w:p>
  </w:comment>
  <w:comment w:id="80" w:author="Emma Chandler" w:date="2021-03-12T14:08:00Z" w:initials="EC">
    <w:p w14:paraId="2E313E7A" w14:textId="3C5D0E7B" w:rsidR="00207D2B" w:rsidRDefault="00207D2B">
      <w:pPr>
        <w:pStyle w:val="CommentText"/>
      </w:pPr>
      <w:r>
        <w:rPr>
          <w:rStyle w:val="CommentReference"/>
        </w:rPr>
        <w:annotationRef/>
      </w:r>
      <w:r>
        <w:t>Citation?</w:t>
      </w:r>
    </w:p>
  </w:comment>
  <w:comment w:id="103" w:author="Steven Travers" w:date="2020-12-02T22:38:00Z" w:initials="ST">
    <w:p w14:paraId="15E21C18" w14:textId="17151418" w:rsidR="004D42B2" w:rsidRDefault="004D42B2">
      <w:pPr>
        <w:pStyle w:val="CommentText"/>
      </w:pPr>
      <w:r>
        <w:rPr>
          <w:rStyle w:val="CommentReference"/>
        </w:rPr>
        <w:annotationRef/>
      </w:r>
      <w:r>
        <w:t>This table confuses me. Are these indirect effects calculated according to what Grace outlined where you add the two arrows between the first variable and SPDX and SPDX and FFD?</w:t>
      </w:r>
    </w:p>
  </w:comment>
  <w:comment w:id="356" w:author="Steven Travers" w:date="2020-12-02T21:48:00Z" w:initials="ST">
    <w:p w14:paraId="1A3DB305" w14:textId="77777777" w:rsidR="004D42B2" w:rsidRDefault="004D42B2" w:rsidP="00F211FD">
      <w:pPr>
        <w:pStyle w:val="CommentText"/>
      </w:pPr>
      <w:r>
        <w:rPr>
          <w:rStyle w:val="CommentReference"/>
        </w:rPr>
        <w:annotationRef/>
      </w:r>
      <w:r>
        <w:t>Is this the right term?  I thought an indirect effect was the combined effect of one variable on another through another intervening variable.</w:t>
      </w:r>
    </w:p>
  </w:comment>
  <w:comment w:id="359" w:author="Emma Chandler" w:date="2021-02-28T21:00:00Z" w:initials="EC">
    <w:p w14:paraId="3D0B0BC6" w14:textId="35940469" w:rsidR="004D42B2" w:rsidRDefault="004D42B2">
      <w:pPr>
        <w:pStyle w:val="CommentText"/>
      </w:pPr>
      <w:r>
        <w:rPr>
          <w:rStyle w:val="CommentReference"/>
        </w:rPr>
        <w:annotationRef/>
      </w:r>
      <w:r>
        <w:t xml:space="preserve">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FBF532" w15:done="1"/>
  <w15:commentEx w15:paraId="6ACC28D5" w15:done="1"/>
  <w15:commentEx w15:paraId="4048D7B9" w15:done="1"/>
  <w15:commentEx w15:paraId="077A0DC9" w15:done="0"/>
  <w15:commentEx w15:paraId="6D9223B8" w15:done="1"/>
  <w15:commentEx w15:paraId="5162A2FA" w15:done="0"/>
  <w15:commentEx w15:paraId="4A018C2B" w15:done="0"/>
  <w15:commentEx w15:paraId="47A79C6B" w15:done="1"/>
  <w15:commentEx w15:paraId="02532A5E" w15:done="1"/>
  <w15:commentEx w15:paraId="2E313E7A" w15:done="0"/>
  <w15:commentEx w15:paraId="15E21C18" w15:done="1"/>
  <w15:commentEx w15:paraId="1A3DB305" w15:done="1"/>
  <w15:commentEx w15:paraId="3D0B0B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66E02" w16cex:dateUtc="2021-03-01T01:31:00Z"/>
  <w16cex:commentExtensible w16cex:durableId="23E48D18" w16cex:dateUtc="2021-02-27T15:19:00Z"/>
  <w16cex:commentExtensible w16cex:durableId="23E66ABF" w16cex:dateUtc="2021-03-01T01:17:00Z"/>
  <w16cex:commentExtensible w16cex:durableId="23F5EC0E" w16cex:dateUtc="2021-03-12T19:33:00Z"/>
  <w16cex:commentExtensible w16cex:durableId="236223A8" w16cex:dateUtc="2020-11-20T17:14:00Z"/>
  <w16cex:commentExtensible w16cex:durableId="23F5F1AC" w16cex:dateUtc="2021-03-12T19:57:00Z"/>
  <w16cex:commentExtensible w16cex:durableId="23E685FE" w16cex:dateUtc="2021-03-01T03:13:00Z"/>
  <w16cex:commentExtensible w16cex:durableId="23622383" w16cex:dateUtc="2020-11-20T17:14:00Z"/>
  <w16cex:commentExtensible w16cex:durableId="23F5F44E" w16cex:dateUtc="2021-03-12T20:08:00Z"/>
  <w16cex:commentExtensible w16cex:durableId="23E682D6" w16cex:dateUtc="2021-03-01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FBF532" w16cid:durableId="23E66E02"/>
  <w16cid:commentId w16cid:paraId="6ACC28D5" w16cid:durableId="23E48D18"/>
  <w16cid:commentId w16cid:paraId="4048D7B9" w16cid:durableId="23E66ABF"/>
  <w16cid:commentId w16cid:paraId="077A0DC9" w16cid:durableId="23F5EC0E"/>
  <w16cid:commentId w16cid:paraId="6D9223B8" w16cid:durableId="236223A8"/>
  <w16cid:commentId w16cid:paraId="5162A2FA" w16cid:durableId="23F5F1AC"/>
  <w16cid:commentId w16cid:paraId="4A018C2B" w16cid:durableId="23E685FE"/>
  <w16cid:commentId w16cid:paraId="47A79C6B" w16cid:durableId="23622383"/>
  <w16cid:commentId w16cid:paraId="02532A5E" w16cid:durableId="237477EE"/>
  <w16cid:commentId w16cid:paraId="2E313E7A" w16cid:durableId="23F5F44E"/>
  <w16cid:commentId w16cid:paraId="15E21C18" w16cid:durableId="237477F1"/>
  <w16cid:commentId w16cid:paraId="1A3DB305" w16cid:durableId="237477F2"/>
  <w16cid:commentId w16cid:paraId="3D0B0BC6" w16cid:durableId="23E68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DCD08B" w14:textId="77777777" w:rsidR="00B94B0F" w:rsidRDefault="00B94B0F" w:rsidP="00AC4581">
      <w:pPr>
        <w:spacing w:after="0" w:line="240" w:lineRule="auto"/>
      </w:pPr>
      <w:r>
        <w:separator/>
      </w:r>
    </w:p>
  </w:endnote>
  <w:endnote w:type="continuationSeparator" w:id="0">
    <w:p w14:paraId="1AB1688D" w14:textId="77777777" w:rsidR="00B94B0F" w:rsidRDefault="00B94B0F"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80433C" w14:textId="77777777" w:rsidR="00B94B0F" w:rsidRDefault="00B94B0F" w:rsidP="00AC4581">
      <w:pPr>
        <w:spacing w:after="0" w:line="240" w:lineRule="auto"/>
      </w:pPr>
      <w:r>
        <w:separator/>
      </w:r>
    </w:p>
  </w:footnote>
  <w:footnote w:type="continuationSeparator" w:id="0">
    <w:p w14:paraId="4D26BDFF" w14:textId="77777777" w:rsidR="00B94B0F" w:rsidRDefault="00B94B0F"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B3163"/>
    <w:rsid w:val="000C39CD"/>
    <w:rsid w:val="000C638E"/>
    <w:rsid w:val="000D7D46"/>
    <w:rsid w:val="000E560E"/>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3614"/>
    <w:rsid w:val="00207D2B"/>
    <w:rsid w:val="002267E0"/>
    <w:rsid w:val="00261BA5"/>
    <w:rsid w:val="00265753"/>
    <w:rsid w:val="00280D2C"/>
    <w:rsid w:val="00283262"/>
    <w:rsid w:val="00283FF5"/>
    <w:rsid w:val="002B392A"/>
    <w:rsid w:val="002B5004"/>
    <w:rsid w:val="002D5E74"/>
    <w:rsid w:val="002D79D5"/>
    <w:rsid w:val="003259F6"/>
    <w:rsid w:val="003368E8"/>
    <w:rsid w:val="00340164"/>
    <w:rsid w:val="00345FB7"/>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02FF4"/>
    <w:rsid w:val="005163F1"/>
    <w:rsid w:val="00526BDB"/>
    <w:rsid w:val="00532120"/>
    <w:rsid w:val="00532821"/>
    <w:rsid w:val="00532E12"/>
    <w:rsid w:val="00555511"/>
    <w:rsid w:val="0057428F"/>
    <w:rsid w:val="00592E3F"/>
    <w:rsid w:val="005C7B79"/>
    <w:rsid w:val="005D41D7"/>
    <w:rsid w:val="005E17E4"/>
    <w:rsid w:val="005E2D5B"/>
    <w:rsid w:val="005F1ACF"/>
    <w:rsid w:val="0060644A"/>
    <w:rsid w:val="00612604"/>
    <w:rsid w:val="00627B9E"/>
    <w:rsid w:val="00631555"/>
    <w:rsid w:val="0067530B"/>
    <w:rsid w:val="006A1932"/>
    <w:rsid w:val="006A2E49"/>
    <w:rsid w:val="006B3B70"/>
    <w:rsid w:val="006B4DA9"/>
    <w:rsid w:val="006D5198"/>
    <w:rsid w:val="00701E68"/>
    <w:rsid w:val="007137F3"/>
    <w:rsid w:val="0071556C"/>
    <w:rsid w:val="007346C4"/>
    <w:rsid w:val="007609E4"/>
    <w:rsid w:val="00786AB8"/>
    <w:rsid w:val="007919DC"/>
    <w:rsid w:val="007E02E4"/>
    <w:rsid w:val="007F3C4B"/>
    <w:rsid w:val="0080670F"/>
    <w:rsid w:val="0081502C"/>
    <w:rsid w:val="008251B1"/>
    <w:rsid w:val="00827C08"/>
    <w:rsid w:val="00835110"/>
    <w:rsid w:val="00865B25"/>
    <w:rsid w:val="008667C8"/>
    <w:rsid w:val="008930DC"/>
    <w:rsid w:val="00895FF2"/>
    <w:rsid w:val="008A03DE"/>
    <w:rsid w:val="008A0B25"/>
    <w:rsid w:val="008B0D5F"/>
    <w:rsid w:val="008E5321"/>
    <w:rsid w:val="008F4D23"/>
    <w:rsid w:val="0092017A"/>
    <w:rsid w:val="009211CC"/>
    <w:rsid w:val="009225A4"/>
    <w:rsid w:val="009242D1"/>
    <w:rsid w:val="0093204B"/>
    <w:rsid w:val="00944625"/>
    <w:rsid w:val="0096231C"/>
    <w:rsid w:val="009676D5"/>
    <w:rsid w:val="0099352F"/>
    <w:rsid w:val="009A19D9"/>
    <w:rsid w:val="009A1FC7"/>
    <w:rsid w:val="009A2DBE"/>
    <w:rsid w:val="009C0FB2"/>
    <w:rsid w:val="009C5CB3"/>
    <w:rsid w:val="009D4114"/>
    <w:rsid w:val="00A00388"/>
    <w:rsid w:val="00A04784"/>
    <w:rsid w:val="00A05B6D"/>
    <w:rsid w:val="00A24BE4"/>
    <w:rsid w:val="00A464D7"/>
    <w:rsid w:val="00A531C4"/>
    <w:rsid w:val="00A80145"/>
    <w:rsid w:val="00AB7199"/>
    <w:rsid w:val="00AC4581"/>
    <w:rsid w:val="00B22176"/>
    <w:rsid w:val="00B32B31"/>
    <w:rsid w:val="00B6443A"/>
    <w:rsid w:val="00B72A1C"/>
    <w:rsid w:val="00B825EC"/>
    <w:rsid w:val="00B94B0F"/>
    <w:rsid w:val="00B97128"/>
    <w:rsid w:val="00BE78E2"/>
    <w:rsid w:val="00C15876"/>
    <w:rsid w:val="00C41519"/>
    <w:rsid w:val="00C46A3A"/>
    <w:rsid w:val="00C60872"/>
    <w:rsid w:val="00C906F5"/>
    <w:rsid w:val="00CC0CF8"/>
    <w:rsid w:val="00CC45FE"/>
    <w:rsid w:val="00CC579C"/>
    <w:rsid w:val="00CD2B46"/>
    <w:rsid w:val="00CD5771"/>
    <w:rsid w:val="00D0001D"/>
    <w:rsid w:val="00D168B9"/>
    <w:rsid w:val="00D31504"/>
    <w:rsid w:val="00D40FF5"/>
    <w:rsid w:val="00D477DF"/>
    <w:rsid w:val="00D73FF7"/>
    <w:rsid w:val="00DA093F"/>
    <w:rsid w:val="00DB429F"/>
    <w:rsid w:val="00DB6B7A"/>
    <w:rsid w:val="00DC1D9A"/>
    <w:rsid w:val="00DF5FDE"/>
    <w:rsid w:val="00E036A6"/>
    <w:rsid w:val="00E04E3A"/>
    <w:rsid w:val="00E07289"/>
    <w:rsid w:val="00E07E14"/>
    <w:rsid w:val="00E25575"/>
    <w:rsid w:val="00E4310D"/>
    <w:rsid w:val="00E62477"/>
    <w:rsid w:val="00E703D8"/>
    <w:rsid w:val="00E73B2C"/>
    <w:rsid w:val="00E87C27"/>
    <w:rsid w:val="00EB1078"/>
    <w:rsid w:val="00EB347C"/>
    <w:rsid w:val="00ED410B"/>
    <w:rsid w:val="00F02AF4"/>
    <w:rsid w:val="00F211FD"/>
    <w:rsid w:val="00F35B13"/>
    <w:rsid w:val="00F44709"/>
    <w:rsid w:val="00F45489"/>
    <w:rsid w:val="00F538F2"/>
    <w:rsid w:val="00F70C5E"/>
    <w:rsid w:val="00F73681"/>
    <w:rsid w:val="00F914A9"/>
    <w:rsid w:val="00FA6FAB"/>
    <w:rsid w:val="00FA755C"/>
    <w:rsid w:val="00FC20BE"/>
    <w:rsid w:val="00FC33F2"/>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styleId="UnresolvedMention">
    <w:name w:val="Unresolved Mention"/>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dnr.state.mn.us/snas/detail.html?id=sna00996" TargetMode="External"/><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7</TotalTime>
  <Pages>20</Pages>
  <Words>8726</Words>
  <Characters>49743</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9</cp:revision>
  <dcterms:created xsi:type="dcterms:W3CDTF">2021-02-24T04:13:00Z</dcterms:created>
  <dcterms:modified xsi:type="dcterms:W3CDTF">2021-03-17T13:34:00Z</dcterms:modified>
</cp:coreProperties>
</file>